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B562CC" w14:textId="0D2C020A" w:rsidR="00A467BF" w:rsidRDefault="000E3AFA" w:rsidP="00A467BF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Supp</w:t>
      </w:r>
      <w:r w:rsidR="00070EF8">
        <w:rPr>
          <w:rFonts w:ascii="Times New Roman" w:hAnsi="Times New Roman" w:cs="Times New Roman"/>
          <w:b/>
          <w:bCs/>
          <w:sz w:val="28"/>
          <w:szCs w:val="28"/>
        </w:rPr>
        <w:t>lementary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212145">
        <w:rPr>
          <w:rFonts w:ascii="Times New Roman" w:hAnsi="Times New Roman" w:cs="Times New Roman"/>
          <w:b/>
          <w:bCs/>
          <w:sz w:val="28"/>
          <w:szCs w:val="28"/>
        </w:rPr>
        <w:t>File 1</w:t>
      </w:r>
    </w:p>
    <w:p w14:paraId="463EC4A0" w14:textId="77777777" w:rsidR="00A467BF" w:rsidRDefault="00A467BF" w:rsidP="00A467BF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4FF0DFE8" w14:textId="113266C6" w:rsidR="000D4744" w:rsidRDefault="000D4744" w:rsidP="000D4744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Exp</w:t>
      </w:r>
      <w:r w:rsidR="00EE38DC">
        <w:rPr>
          <w:rFonts w:ascii="Times New Roman" w:hAnsi="Times New Roman" w:cs="Times New Roman"/>
          <w:b/>
          <w:bCs/>
          <w:sz w:val="28"/>
          <w:szCs w:val="28"/>
        </w:rPr>
        <w:t>loring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the repository</w:t>
      </w:r>
      <w:r w:rsidRPr="00197B4C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 </w:t>
      </w:r>
      <w:r w:rsidRPr="001658A0">
        <w:rPr>
          <w:rFonts w:ascii="Times New Roman" w:hAnsi="Times New Roman" w:cs="Times New Roman"/>
          <w:b/>
          <w:bCs/>
          <w:sz w:val="28"/>
          <w:szCs w:val="28"/>
        </w:rPr>
        <w:t>of</w:t>
      </w:r>
      <w:r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 </w:t>
      </w:r>
      <w:r w:rsidRPr="00197B4C">
        <w:rPr>
          <w:rFonts w:ascii="Times New Roman" w:hAnsi="Times New Roman" w:cs="Times New Roman"/>
          <w:b/>
          <w:bCs/>
          <w:i/>
          <w:iCs/>
          <w:sz w:val="28"/>
          <w:szCs w:val="28"/>
        </w:rPr>
        <w:t>de novo</w:t>
      </w:r>
      <w:r w:rsidRPr="00CC3988">
        <w:rPr>
          <w:rFonts w:ascii="Times New Roman" w:hAnsi="Times New Roman" w:cs="Times New Roman"/>
          <w:b/>
          <w:bCs/>
          <w:sz w:val="28"/>
          <w:szCs w:val="28"/>
        </w:rPr>
        <w:t xml:space="preserve"> design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ed </w:t>
      </w:r>
      <w:r w:rsidR="000D0277">
        <w:rPr>
          <w:rFonts w:ascii="Times New Roman" w:hAnsi="Times New Roman" w:cs="Times New Roman"/>
          <w:b/>
          <w:bCs/>
          <w:sz w:val="28"/>
          <w:szCs w:val="28"/>
        </w:rPr>
        <w:t>bi</w:t>
      </w:r>
      <w:r w:rsidRPr="00CC3988">
        <w:rPr>
          <w:rFonts w:ascii="Times New Roman" w:hAnsi="Times New Roman" w:cs="Times New Roman"/>
          <w:b/>
          <w:bCs/>
          <w:sz w:val="28"/>
          <w:szCs w:val="28"/>
        </w:rPr>
        <w:t>functional antimicrobial peptides through deep learning</w:t>
      </w:r>
    </w:p>
    <w:p w14:paraId="66CAB653" w14:textId="77777777" w:rsidR="000D4744" w:rsidRPr="00EE38DC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</w:p>
    <w:p w14:paraId="09C16F57" w14:textId="75F77710" w:rsidR="000D4744" w:rsidRPr="00070EF8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70EF8">
        <w:rPr>
          <w:rFonts w:ascii="Times New Roman" w:hAnsi="Times New Roman" w:cs="Times New Roman"/>
        </w:rPr>
        <w:t>Ruihan</w:t>
      </w:r>
      <w:proofErr w:type="spellEnd"/>
      <w:r w:rsidRPr="00070EF8">
        <w:rPr>
          <w:rFonts w:ascii="Times New Roman" w:hAnsi="Times New Roman" w:cs="Times New Roman"/>
        </w:rPr>
        <w:t xml:space="preserve"> Dong</w:t>
      </w:r>
      <w:r w:rsidRPr="00070EF8">
        <w:rPr>
          <w:rFonts w:ascii="Times New Roman" w:hAnsi="Times New Roman" w:cs="Times New Roman"/>
          <w:vertAlign w:val="superscript"/>
        </w:rPr>
        <w:t>1,2#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Rongrong</w:t>
      </w:r>
      <w:proofErr w:type="spellEnd"/>
      <w:r w:rsidRPr="00070EF8">
        <w:rPr>
          <w:rFonts w:ascii="Times New Roman" w:hAnsi="Times New Roman" w:cs="Times New Roman"/>
        </w:rPr>
        <w:t xml:space="preserve"> Liu</w:t>
      </w:r>
      <w:r w:rsidRPr="00070EF8">
        <w:rPr>
          <w:rFonts w:ascii="Times New Roman" w:hAnsi="Times New Roman" w:cs="Times New Roman"/>
          <w:vertAlign w:val="superscript"/>
        </w:rPr>
        <w:t>3#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Ziyu</w:t>
      </w:r>
      <w:proofErr w:type="spellEnd"/>
      <w:r w:rsidRPr="00070EF8">
        <w:rPr>
          <w:rFonts w:ascii="Times New Roman" w:hAnsi="Times New Roman" w:cs="Times New Roman"/>
        </w:rPr>
        <w:t xml:space="preserve"> Liu</w:t>
      </w:r>
      <w:r w:rsidRPr="00070EF8">
        <w:rPr>
          <w:rFonts w:ascii="Times New Roman" w:hAnsi="Times New Roman" w:cs="Times New Roman"/>
          <w:vertAlign w:val="superscript"/>
        </w:rPr>
        <w:t>3#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Yangang</w:t>
      </w:r>
      <w:proofErr w:type="spellEnd"/>
      <w:r w:rsidRPr="00070EF8">
        <w:rPr>
          <w:rFonts w:ascii="Times New Roman" w:hAnsi="Times New Roman" w:cs="Times New Roman"/>
        </w:rPr>
        <w:t xml:space="preserve"> Liu</w:t>
      </w:r>
      <w:r w:rsidRPr="00070EF8">
        <w:rPr>
          <w:rFonts w:ascii="Times New Roman" w:hAnsi="Times New Roman" w:cs="Times New Roman"/>
          <w:vertAlign w:val="superscript"/>
        </w:rPr>
        <w:t>4#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Gaomei</w:t>
      </w:r>
      <w:proofErr w:type="spellEnd"/>
      <w:r w:rsidRPr="00070EF8">
        <w:rPr>
          <w:rFonts w:ascii="Times New Roman" w:hAnsi="Times New Roman" w:cs="Times New Roman"/>
        </w:rPr>
        <w:t xml:space="preserve"> Zhao</w:t>
      </w:r>
      <w:r w:rsidRPr="00070EF8">
        <w:rPr>
          <w:rFonts w:ascii="Times New Roman" w:hAnsi="Times New Roman" w:cs="Times New Roman"/>
          <w:vertAlign w:val="superscript"/>
        </w:rPr>
        <w:t>5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Honglei</w:t>
      </w:r>
      <w:proofErr w:type="spellEnd"/>
      <w:r w:rsidRPr="00070EF8">
        <w:rPr>
          <w:rFonts w:ascii="Times New Roman" w:hAnsi="Times New Roman" w:cs="Times New Roman"/>
        </w:rPr>
        <w:t xml:space="preserve"> Li</w:t>
      </w:r>
      <w:r w:rsidRPr="00070EF8">
        <w:rPr>
          <w:rFonts w:ascii="Times New Roman" w:hAnsi="Times New Roman" w:cs="Times New Roman"/>
          <w:vertAlign w:val="superscript"/>
        </w:rPr>
        <w:t>6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Shiyuan</w:t>
      </w:r>
      <w:proofErr w:type="spellEnd"/>
      <w:r w:rsidRPr="00070EF8">
        <w:rPr>
          <w:rFonts w:ascii="Times New Roman" w:hAnsi="Times New Roman" w:cs="Times New Roman"/>
        </w:rPr>
        <w:t xml:space="preserve"> Hou</w:t>
      </w:r>
      <w:r w:rsidRPr="00070EF8">
        <w:rPr>
          <w:rFonts w:ascii="Times New Roman" w:hAnsi="Times New Roman" w:cs="Times New Roman"/>
          <w:vertAlign w:val="superscript"/>
        </w:rPr>
        <w:t>3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Xiaohan</w:t>
      </w:r>
      <w:proofErr w:type="spellEnd"/>
      <w:r w:rsidRPr="00070EF8">
        <w:rPr>
          <w:rFonts w:ascii="Times New Roman" w:hAnsi="Times New Roman" w:cs="Times New Roman"/>
        </w:rPr>
        <w:t xml:space="preserve"> Ma</w:t>
      </w:r>
      <w:r w:rsidRPr="00070EF8">
        <w:rPr>
          <w:rFonts w:ascii="Times New Roman" w:hAnsi="Times New Roman" w:cs="Times New Roman"/>
          <w:vertAlign w:val="superscript"/>
        </w:rPr>
        <w:t>3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Huarui</w:t>
      </w:r>
      <w:proofErr w:type="spellEnd"/>
      <w:r w:rsidRPr="00070EF8">
        <w:rPr>
          <w:rFonts w:ascii="Times New Roman" w:hAnsi="Times New Roman" w:cs="Times New Roman"/>
        </w:rPr>
        <w:t xml:space="preserve"> Kang</w:t>
      </w:r>
      <w:r w:rsidRPr="00070EF8">
        <w:rPr>
          <w:rFonts w:ascii="Times New Roman" w:hAnsi="Times New Roman" w:cs="Times New Roman"/>
          <w:vertAlign w:val="superscript"/>
        </w:rPr>
        <w:t>3</w:t>
      </w:r>
      <w:r w:rsidRPr="00070EF8">
        <w:rPr>
          <w:rFonts w:ascii="Times New Roman" w:hAnsi="Times New Roman" w:cs="Times New Roman"/>
        </w:rPr>
        <w:t>, Jing Liu</w:t>
      </w:r>
      <w:r w:rsidRPr="00070EF8">
        <w:rPr>
          <w:rFonts w:ascii="Times New Roman" w:hAnsi="Times New Roman" w:cs="Times New Roman"/>
          <w:vertAlign w:val="superscript"/>
        </w:rPr>
        <w:t>3</w:t>
      </w:r>
      <w:r w:rsidRPr="00070EF8">
        <w:rPr>
          <w:rFonts w:ascii="Times New Roman" w:hAnsi="Times New Roman" w:cs="Times New Roman"/>
        </w:rPr>
        <w:t>, Fei Guo</w:t>
      </w:r>
      <w:r w:rsidRPr="00070EF8">
        <w:rPr>
          <w:rFonts w:ascii="Times New Roman" w:hAnsi="Times New Roman" w:cs="Times New Roman"/>
          <w:vertAlign w:val="superscript"/>
        </w:rPr>
        <w:t>7</w:t>
      </w:r>
      <w:r w:rsidRPr="00070EF8">
        <w:rPr>
          <w:rFonts w:ascii="Times New Roman" w:hAnsi="Times New Roman" w:cs="Times New Roman"/>
        </w:rPr>
        <w:t>, Ping Zhao</w:t>
      </w:r>
      <w:r w:rsidRPr="00070EF8">
        <w:rPr>
          <w:rFonts w:ascii="Times New Roman" w:hAnsi="Times New Roman" w:cs="Times New Roman"/>
          <w:vertAlign w:val="superscript"/>
        </w:rPr>
        <w:t>4</w:t>
      </w:r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Junping</w:t>
      </w:r>
      <w:proofErr w:type="spellEnd"/>
      <w:r w:rsidRPr="00070EF8">
        <w:rPr>
          <w:rFonts w:ascii="Times New Roman" w:hAnsi="Times New Roman" w:cs="Times New Roman"/>
        </w:rPr>
        <w:t xml:space="preserve"> Wang</w:t>
      </w:r>
      <w:r w:rsidRPr="00070EF8">
        <w:rPr>
          <w:rFonts w:ascii="Times New Roman" w:hAnsi="Times New Roman" w:cs="Times New Roman"/>
          <w:vertAlign w:val="superscript"/>
        </w:rPr>
        <w:t>5</w:t>
      </w:r>
      <w:r w:rsidRPr="00070EF8">
        <w:rPr>
          <w:rFonts w:ascii="Times New Roman" w:hAnsi="Times New Roman" w:cs="Times New Roman"/>
        </w:rPr>
        <w:t>, Cheng Wang</w:t>
      </w:r>
      <w:proofErr w:type="gramStart"/>
      <w:r w:rsidRPr="00070EF8">
        <w:rPr>
          <w:rFonts w:ascii="Times New Roman" w:hAnsi="Times New Roman" w:cs="Times New Roman"/>
          <w:vertAlign w:val="superscript"/>
        </w:rPr>
        <w:t>5</w:t>
      </w:r>
      <w:r w:rsidR="00DE19A2" w:rsidRPr="00070EF8">
        <w:rPr>
          <w:rFonts w:ascii="Times New Roman" w:hAnsi="Times New Roman" w:cs="Times New Roman"/>
          <w:vertAlign w:val="superscript"/>
        </w:rPr>
        <w:t>,</w:t>
      </w:r>
      <w:r w:rsidRPr="00070EF8">
        <w:rPr>
          <w:rFonts w:ascii="Times New Roman" w:hAnsi="Times New Roman" w:cs="Times New Roman"/>
          <w:vertAlign w:val="superscript"/>
        </w:rPr>
        <w:t>*</w:t>
      </w:r>
      <w:proofErr w:type="gramEnd"/>
      <w:r w:rsidRPr="00070EF8">
        <w:rPr>
          <w:rFonts w:ascii="Times New Roman" w:hAnsi="Times New Roman" w:cs="Times New Roman"/>
        </w:rPr>
        <w:t xml:space="preserve">, </w:t>
      </w:r>
      <w:proofErr w:type="spellStart"/>
      <w:r w:rsidRPr="00070EF8">
        <w:rPr>
          <w:rFonts w:ascii="Times New Roman" w:hAnsi="Times New Roman" w:cs="Times New Roman"/>
        </w:rPr>
        <w:t>Xingan</w:t>
      </w:r>
      <w:proofErr w:type="spellEnd"/>
      <w:r w:rsidRPr="00070EF8">
        <w:rPr>
          <w:rFonts w:ascii="Times New Roman" w:hAnsi="Times New Roman" w:cs="Times New Roman"/>
        </w:rPr>
        <w:t xml:space="preserve"> Wu</w:t>
      </w:r>
      <w:r w:rsidRPr="00070EF8">
        <w:rPr>
          <w:rFonts w:ascii="Times New Roman" w:hAnsi="Times New Roman" w:cs="Times New Roman"/>
          <w:vertAlign w:val="superscript"/>
        </w:rPr>
        <w:t>3</w:t>
      </w:r>
      <w:r w:rsidR="00DE19A2" w:rsidRPr="00070EF8">
        <w:rPr>
          <w:rFonts w:ascii="Times New Roman" w:hAnsi="Times New Roman" w:cs="Times New Roman"/>
          <w:vertAlign w:val="superscript"/>
        </w:rPr>
        <w:t>,</w:t>
      </w:r>
      <w:r w:rsidRPr="00070EF8">
        <w:rPr>
          <w:rFonts w:ascii="Times New Roman" w:hAnsi="Times New Roman" w:cs="Times New Roman"/>
          <w:vertAlign w:val="superscript"/>
        </w:rPr>
        <w:t>*</w:t>
      </w:r>
      <w:r w:rsidRPr="00070EF8">
        <w:rPr>
          <w:rFonts w:ascii="Times New Roman" w:hAnsi="Times New Roman" w:cs="Times New Roman"/>
        </w:rPr>
        <w:t>, Sheng Ye</w:t>
      </w:r>
      <w:r w:rsidRPr="00070EF8">
        <w:rPr>
          <w:rFonts w:ascii="Times New Roman" w:hAnsi="Times New Roman" w:cs="Times New Roman"/>
          <w:vertAlign w:val="superscript"/>
        </w:rPr>
        <w:t>1</w:t>
      </w:r>
      <w:r w:rsidR="00DE19A2" w:rsidRPr="00070EF8">
        <w:rPr>
          <w:rFonts w:ascii="Times New Roman" w:hAnsi="Times New Roman" w:cs="Times New Roman"/>
          <w:vertAlign w:val="superscript"/>
        </w:rPr>
        <w:t>,</w:t>
      </w:r>
      <w:r w:rsidRPr="00070EF8">
        <w:rPr>
          <w:rFonts w:ascii="Times New Roman" w:hAnsi="Times New Roman" w:cs="Times New Roman"/>
          <w:vertAlign w:val="superscript"/>
        </w:rPr>
        <w:t>*</w:t>
      </w:r>
      <w:r w:rsidRPr="00070EF8">
        <w:rPr>
          <w:rFonts w:ascii="Times New Roman" w:hAnsi="Times New Roman" w:cs="Times New Roman"/>
        </w:rPr>
        <w:t>, Cheng Zhu</w:t>
      </w:r>
      <w:r w:rsidRPr="00070EF8">
        <w:rPr>
          <w:rFonts w:ascii="Times New Roman" w:hAnsi="Times New Roman" w:cs="Times New Roman"/>
          <w:vertAlign w:val="superscript"/>
        </w:rPr>
        <w:t>1</w:t>
      </w:r>
      <w:r w:rsidR="00DE19A2" w:rsidRPr="00070EF8">
        <w:rPr>
          <w:rFonts w:ascii="Times New Roman" w:hAnsi="Times New Roman" w:cs="Times New Roman"/>
          <w:vertAlign w:val="superscript"/>
        </w:rPr>
        <w:t>,</w:t>
      </w:r>
      <w:r w:rsidRPr="00070EF8">
        <w:rPr>
          <w:rFonts w:ascii="Times New Roman" w:hAnsi="Times New Roman" w:cs="Times New Roman"/>
          <w:vertAlign w:val="superscript"/>
        </w:rPr>
        <w:t>*</w:t>
      </w:r>
    </w:p>
    <w:p w14:paraId="5CD90045" w14:textId="77777777" w:rsidR="000D4744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</w:p>
    <w:p w14:paraId="0BEC4298" w14:textId="6780FA75" w:rsidR="000D4744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  <w:r w:rsidRPr="008D2E4D">
        <w:rPr>
          <w:rFonts w:ascii="Times New Roman" w:hAnsi="Times New Roman" w:cs="Times New Roman" w:hint="eastAsia"/>
          <w:vertAlign w:val="superscript"/>
        </w:rPr>
        <w:t>1</w:t>
      </w:r>
      <w:r w:rsidRPr="008D2E4D">
        <w:rPr>
          <w:rFonts w:ascii="Times New Roman" w:hAnsi="Times New Roman" w:cs="Times New Roman"/>
          <w:vertAlign w:val="superscript"/>
        </w:rPr>
        <w:t xml:space="preserve"> </w:t>
      </w:r>
      <w:r w:rsidRPr="000114D9">
        <w:rPr>
          <w:rFonts w:ascii="Times New Roman" w:hAnsi="Times New Roman" w:cs="Times New Roman"/>
        </w:rPr>
        <w:t xml:space="preserve">Frontiers Science Center for Synthetic Biology (Ministry of Education), Tianjin Key Laboratory of Function and Application of Biological Macromolecular Structures, School of Life Sciences, </w:t>
      </w:r>
      <w:r w:rsidR="003F6E3B" w:rsidRPr="00EC18BD">
        <w:rPr>
          <w:rFonts w:ascii="Times New Roman" w:hAnsi="Times New Roman" w:cs="Times New Roman"/>
          <w:color w:val="000000" w:themeColor="text1"/>
        </w:rPr>
        <w:t xml:space="preserve">Faculty of Medicine, </w:t>
      </w:r>
      <w:r w:rsidRPr="000114D9">
        <w:rPr>
          <w:rFonts w:ascii="Times New Roman" w:hAnsi="Times New Roman" w:cs="Times New Roman"/>
        </w:rPr>
        <w:t>Tianjin University, Tianjin 300072, China</w:t>
      </w:r>
    </w:p>
    <w:p w14:paraId="01C36770" w14:textId="77777777" w:rsidR="000D4744" w:rsidRDefault="000D4744" w:rsidP="000D4744">
      <w:pPr>
        <w:spacing w:line="360" w:lineRule="auto"/>
        <w:jc w:val="both"/>
        <w:rPr>
          <w:rFonts w:ascii="Times New Roman" w:eastAsia="仿宋_GB2312" w:hAnsi="Times New Roman" w:cs="Times New Roman"/>
        </w:rPr>
      </w:pPr>
      <w:r w:rsidRPr="008D2E4D">
        <w:rPr>
          <w:rFonts w:ascii="Times New Roman" w:hAnsi="Times New Roman" w:cs="Times New Roman" w:hint="eastAsia"/>
          <w:vertAlign w:val="superscript"/>
        </w:rPr>
        <w:t>2</w:t>
      </w:r>
      <w:r w:rsidRPr="008D2E4D">
        <w:rPr>
          <w:rFonts w:ascii="Times New Roman" w:hAnsi="Times New Roman" w:cs="Times New Roman"/>
          <w:vertAlign w:val="superscript"/>
        </w:rPr>
        <w:t xml:space="preserve"> </w:t>
      </w:r>
      <w:r w:rsidRPr="00470B79">
        <w:rPr>
          <w:rFonts w:ascii="Times New Roman" w:eastAsia="仿宋_GB2312" w:hAnsi="Times New Roman" w:cs="Times New Roman" w:hint="eastAsia"/>
        </w:rPr>
        <w:t>Center for Quantitative Biology, Academy for Advanced Interdisciplinary Studies, Peking University, Beijing 100871, China</w:t>
      </w:r>
    </w:p>
    <w:p w14:paraId="4063D93A" w14:textId="77777777" w:rsidR="000D4744" w:rsidRDefault="000D4744" w:rsidP="000D4744">
      <w:pPr>
        <w:spacing w:line="360" w:lineRule="auto"/>
        <w:jc w:val="both"/>
        <w:rPr>
          <w:rFonts w:ascii="Times New Roman" w:eastAsia="仿宋_GB2312" w:hAnsi="Times New Roman" w:cs="Times New Roman"/>
        </w:rPr>
      </w:pPr>
      <w:r w:rsidRPr="008D2E4D">
        <w:rPr>
          <w:rFonts w:ascii="Times New Roman" w:eastAsia="仿宋_GB2312" w:hAnsi="Times New Roman" w:cs="Times New Roman" w:hint="eastAsia"/>
          <w:vertAlign w:val="superscript"/>
        </w:rPr>
        <w:t>3</w:t>
      </w:r>
      <w:r w:rsidRPr="008D2E4D">
        <w:rPr>
          <w:rFonts w:ascii="Times New Roman" w:eastAsia="仿宋_GB2312" w:hAnsi="Times New Roman" w:cs="Times New Roman"/>
          <w:vertAlign w:val="superscript"/>
        </w:rPr>
        <w:t xml:space="preserve"> </w:t>
      </w:r>
      <w:r w:rsidRPr="00470B79">
        <w:rPr>
          <w:rFonts w:ascii="Times New Roman" w:eastAsia="仿宋_GB2312" w:hAnsi="Times New Roman" w:cs="Times New Roman" w:hint="eastAsia"/>
        </w:rPr>
        <w:t>Department of Microbiology, School of Basic Medicine, Fourth Military Medical University, Xi</w:t>
      </w:r>
      <w:r>
        <w:rPr>
          <w:rFonts w:ascii="Times New Roman" w:eastAsia="仿宋_GB2312" w:hAnsi="Times New Roman" w:cs="Times New Roman"/>
        </w:rPr>
        <w:t>’</w:t>
      </w:r>
      <w:r w:rsidRPr="00470B79">
        <w:rPr>
          <w:rFonts w:ascii="Times New Roman" w:eastAsia="仿宋_GB2312" w:hAnsi="Times New Roman" w:cs="Times New Roman" w:hint="eastAsia"/>
        </w:rPr>
        <w:t>an 71000</w:t>
      </w:r>
      <w:r>
        <w:rPr>
          <w:rFonts w:ascii="Times New Roman" w:eastAsia="仿宋_GB2312" w:hAnsi="Times New Roman" w:cs="Times New Roman"/>
        </w:rPr>
        <w:t>0</w:t>
      </w:r>
      <w:r w:rsidRPr="00470B79">
        <w:rPr>
          <w:rFonts w:ascii="Times New Roman" w:eastAsia="仿宋_GB2312" w:hAnsi="Times New Roman" w:cs="Times New Roman" w:hint="eastAsia"/>
        </w:rPr>
        <w:t xml:space="preserve">, </w:t>
      </w:r>
      <w:r>
        <w:rPr>
          <w:rFonts w:ascii="Times New Roman" w:eastAsia="仿宋_GB2312" w:hAnsi="Times New Roman" w:cs="Times New Roman"/>
        </w:rPr>
        <w:t xml:space="preserve">Shaanxi, </w:t>
      </w:r>
      <w:r w:rsidRPr="00470B79">
        <w:rPr>
          <w:rFonts w:ascii="Times New Roman" w:eastAsia="仿宋_GB2312" w:hAnsi="Times New Roman" w:cs="Times New Roman" w:hint="eastAsia"/>
        </w:rPr>
        <w:t>China</w:t>
      </w:r>
    </w:p>
    <w:p w14:paraId="51915FFC" w14:textId="77777777" w:rsidR="000D4744" w:rsidRDefault="000D4744" w:rsidP="000D4744">
      <w:pPr>
        <w:spacing w:line="360" w:lineRule="auto"/>
        <w:jc w:val="both"/>
        <w:rPr>
          <w:rFonts w:ascii="Times New Roman" w:eastAsia="仿宋_GB2312" w:hAnsi="Times New Roman" w:cs="Times New Roman"/>
        </w:rPr>
      </w:pPr>
      <w:r w:rsidRPr="008D2E4D">
        <w:rPr>
          <w:rFonts w:ascii="Times New Roman" w:eastAsia="仿宋_GB2312" w:hAnsi="Times New Roman" w:cs="Times New Roman" w:hint="eastAsia"/>
          <w:vertAlign w:val="superscript"/>
        </w:rPr>
        <w:t>4</w:t>
      </w:r>
      <w:r w:rsidRPr="008D2E4D">
        <w:rPr>
          <w:rFonts w:ascii="Times New Roman" w:eastAsia="仿宋_GB2312" w:hAnsi="Times New Roman" w:cs="Times New Roman"/>
          <w:vertAlign w:val="superscript"/>
        </w:rPr>
        <w:t xml:space="preserve"> </w:t>
      </w:r>
      <w:r w:rsidRPr="00470B79">
        <w:rPr>
          <w:rFonts w:ascii="Times New Roman" w:eastAsia="仿宋_GB2312" w:hAnsi="Times New Roman" w:cs="Times New Roman" w:hint="eastAsia"/>
        </w:rPr>
        <w:t>Department of Microbiology, Second Military Medical University, Shanghai 200433, China</w:t>
      </w:r>
    </w:p>
    <w:p w14:paraId="511C3630" w14:textId="77777777" w:rsidR="000D4744" w:rsidRDefault="000D4744" w:rsidP="000D4744">
      <w:pPr>
        <w:spacing w:line="360" w:lineRule="auto"/>
        <w:jc w:val="both"/>
        <w:rPr>
          <w:rFonts w:ascii="Times New Roman" w:eastAsia="仿宋_GB2312" w:hAnsi="Times New Roman" w:cs="Times New Roman"/>
        </w:rPr>
      </w:pPr>
      <w:r w:rsidRPr="008D2E4D">
        <w:rPr>
          <w:rFonts w:ascii="Times New Roman" w:eastAsia="仿宋_GB2312" w:hAnsi="Times New Roman" w:cs="Times New Roman" w:hint="eastAsia"/>
          <w:vertAlign w:val="superscript"/>
        </w:rPr>
        <w:t>5</w:t>
      </w:r>
      <w:r w:rsidRPr="008D2E4D">
        <w:rPr>
          <w:rFonts w:ascii="Times New Roman" w:eastAsia="仿宋_GB2312" w:hAnsi="Times New Roman" w:cs="Times New Roman"/>
          <w:vertAlign w:val="superscript"/>
        </w:rPr>
        <w:t xml:space="preserve"> </w:t>
      </w:r>
      <w:r w:rsidRPr="00E7305F">
        <w:rPr>
          <w:rFonts w:ascii="Times New Roman" w:eastAsia="仿宋_GB2312" w:hAnsi="Times New Roman" w:cs="Times New Roman" w:hint="eastAsia"/>
        </w:rPr>
        <w:t>State Key Laboratory of Trauma and Chemical Poisoning, Institute of Combined Injury of PLA, College of Preventive Medicine, Third Military Medical University (Army Medical University), Chongqing 400038, China</w:t>
      </w:r>
    </w:p>
    <w:p w14:paraId="4257C201" w14:textId="77777777" w:rsidR="000D4744" w:rsidRPr="000114D9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  <w:r w:rsidRPr="008D2E4D">
        <w:rPr>
          <w:rFonts w:ascii="Times New Roman" w:hAnsi="Times New Roman" w:cs="Times New Roman" w:hint="eastAsia"/>
          <w:vertAlign w:val="superscript"/>
        </w:rPr>
        <w:t>6</w:t>
      </w:r>
      <w:r w:rsidRPr="008D2E4D">
        <w:rPr>
          <w:rFonts w:ascii="Times New Roman" w:hAnsi="Times New Roman" w:cs="Times New Roman"/>
          <w:vertAlign w:val="superscript"/>
        </w:rPr>
        <w:t xml:space="preserve"> </w:t>
      </w:r>
      <w:r w:rsidRPr="000114D9">
        <w:rPr>
          <w:rFonts w:ascii="Times New Roman" w:hAnsi="Times New Roman" w:cs="Times New Roman" w:hint="eastAsia"/>
        </w:rPr>
        <w:t>Tianjin Cancer Hospital Airport Hospital, Tianjin 300308, China</w:t>
      </w:r>
    </w:p>
    <w:p w14:paraId="3BBA6FCA" w14:textId="0FE2F642" w:rsidR="000D4744" w:rsidRDefault="000D4744" w:rsidP="000D4744">
      <w:pPr>
        <w:spacing w:line="360" w:lineRule="auto"/>
        <w:jc w:val="both"/>
        <w:rPr>
          <w:rFonts w:ascii="Times New Roman" w:hAnsi="Times New Roman" w:cs="Times New Roman"/>
        </w:rPr>
      </w:pPr>
      <w:r w:rsidRPr="008D2E4D">
        <w:rPr>
          <w:rFonts w:ascii="Times New Roman" w:hAnsi="Times New Roman" w:cs="Times New Roman"/>
          <w:vertAlign w:val="superscript"/>
        </w:rPr>
        <w:t xml:space="preserve">7 </w:t>
      </w:r>
      <w:r w:rsidRPr="000114D9">
        <w:rPr>
          <w:rFonts w:ascii="Times New Roman" w:hAnsi="Times New Roman" w:cs="Times New Roman"/>
        </w:rPr>
        <w:t>School of Computer Science and Engineering, Central South University, Changsha 410083, Hunan, China</w:t>
      </w:r>
    </w:p>
    <w:p w14:paraId="560E5F24" w14:textId="77777777" w:rsidR="00DE19A2" w:rsidRDefault="00DE19A2" w:rsidP="00DE19A2">
      <w:pPr>
        <w:spacing w:line="360" w:lineRule="auto"/>
        <w:jc w:val="both"/>
        <w:rPr>
          <w:rFonts w:ascii="Times New Roman" w:hAnsi="Times New Roman" w:cs="Times New Roman"/>
        </w:rPr>
      </w:pPr>
    </w:p>
    <w:p w14:paraId="0064D5ED" w14:textId="77777777" w:rsidR="00DE19A2" w:rsidRDefault="00DE19A2" w:rsidP="00DE19A2">
      <w:pPr>
        <w:spacing w:line="360" w:lineRule="auto"/>
        <w:rPr>
          <w:rFonts w:ascii="Times New Roman" w:hAnsi="Times New Roman" w:cs="Times New Roman"/>
        </w:rPr>
      </w:pPr>
      <w:r w:rsidRPr="008D2E4D">
        <w:rPr>
          <w:rFonts w:ascii="Times New Roman" w:hAnsi="Times New Roman" w:cs="Times New Roman"/>
          <w:vertAlign w:val="superscript"/>
        </w:rPr>
        <w:t>#</w:t>
      </w:r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These authors contributed equally.</w:t>
      </w:r>
    </w:p>
    <w:p w14:paraId="376FA384" w14:textId="77777777" w:rsidR="00DE19A2" w:rsidRPr="008D2E4D" w:rsidRDefault="00DE19A2" w:rsidP="00DE19A2">
      <w:pPr>
        <w:spacing w:line="360" w:lineRule="auto"/>
        <w:rPr>
          <w:rFonts w:ascii="Times New Roman" w:hAnsi="Times New Roman" w:cs="Times New Roman"/>
        </w:rPr>
      </w:pPr>
      <w:r w:rsidRPr="008D2E4D">
        <w:rPr>
          <w:rFonts w:ascii="Times New Roman" w:hAnsi="Times New Roman" w:cs="Times New Roman" w:hint="eastAsia"/>
          <w:vertAlign w:val="superscript"/>
        </w:rPr>
        <w:t>*</w:t>
      </w:r>
      <w:r>
        <w:rPr>
          <w:rFonts w:ascii="Times New Roman" w:hAnsi="Times New Roman" w:cs="Times New Roman"/>
        </w:rPr>
        <w:t xml:space="preserve"> Correspondence</w:t>
      </w:r>
      <w:r w:rsidRPr="008D2E4D">
        <w:rPr>
          <w:rFonts w:ascii="Times New Roman" w:hAnsi="Times New Roman" w:cs="Times New Roman"/>
        </w:rPr>
        <w:t>: wangctmmu@126.com (C.W.), wuxingan@fmmu.edu.cn (X.W.), sye@tju.edu.cn (S.Y.), cheng_zhu@tju.edu.cn (C.Z.)</w:t>
      </w:r>
    </w:p>
    <w:p w14:paraId="2E439BB3" w14:textId="77777777" w:rsidR="00A467BF" w:rsidRDefault="00A467BF">
      <w:pPr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</w:pPr>
      <w:r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  <w:br w:type="page"/>
      </w:r>
    </w:p>
    <w:p w14:paraId="6F101370" w14:textId="56C68FBF" w:rsidR="001F3F06" w:rsidRPr="00BE00EA" w:rsidRDefault="00BE00EA" w:rsidP="001F3F06">
      <w:pPr>
        <w:spacing w:afterLines="100" w:after="240" w:line="360" w:lineRule="auto"/>
        <w:jc w:val="both"/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</w:pPr>
      <w:r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  <w:lastRenderedPageBreak/>
        <w:t>Supplementary Tables</w:t>
      </w:r>
    </w:p>
    <w:p w14:paraId="5A1AC506" w14:textId="06E51FB3" w:rsidR="003A7077" w:rsidRDefault="00BD2CA9" w:rsidP="00597CC7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a</w:t>
      </w:r>
      <w:r w:rsidR="0075234A" w:rsidRPr="00EC46E3">
        <w:rPr>
          <w:rFonts w:ascii="Times New Roman" w:hAnsi="Times New Roman" w:cs="Times New Roman"/>
          <w:b/>
          <w:bCs/>
        </w:rPr>
        <w:t>.</w:t>
      </w:r>
      <w:r w:rsidR="0075234A">
        <w:rPr>
          <w:rFonts w:ascii="Times New Roman" w:hAnsi="Times New Roman" w:cs="Times New Roman"/>
        </w:rPr>
        <w:t xml:space="preserve"> </w:t>
      </w:r>
      <w:r w:rsidR="00597CC7">
        <w:rPr>
          <w:rFonts w:ascii="Times New Roman" w:hAnsi="Times New Roman" w:cs="Times New Roman"/>
        </w:rPr>
        <w:t>A</w:t>
      </w:r>
      <w:r w:rsidR="0075234A">
        <w:rPr>
          <w:rFonts w:ascii="Times New Roman" w:hAnsi="Times New Roman" w:cs="Times New Roman"/>
        </w:rPr>
        <w:t>blation study</w:t>
      </w:r>
      <w:r w:rsidR="00597CC7">
        <w:rPr>
          <w:rFonts w:ascii="Times New Roman" w:hAnsi="Times New Roman" w:cs="Times New Roman"/>
        </w:rPr>
        <w:t xml:space="preserve"> results of </w:t>
      </w:r>
      <w:proofErr w:type="spellStart"/>
      <w:r w:rsidR="00597CC7">
        <w:rPr>
          <w:rFonts w:ascii="Times New Roman" w:hAnsi="Times New Roman" w:cs="Times New Roman"/>
        </w:rPr>
        <w:t>AMPredictor</w:t>
      </w:r>
      <w:proofErr w:type="spellEnd"/>
      <w:r w:rsidR="0075234A">
        <w:rPr>
          <w:rFonts w:ascii="Times New Roman" w:hAnsi="Times New Roman" w:cs="Times New Roman"/>
        </w:rPr>
        <w:t>.</w:t>
      </w:r>
      <w:r w:rsidR="002F4AE8">
        <w:rPr>
          <w:rFonts w:ascii="Times New Roman" w:hAnsi="Times New Roman" w:cs="Times New Roman"/>
        </w:rPr>
        <w:t xml:space="preserve"> Best metrics are marked in bold and </w:t>
      </w:r>
      <w:r w:rsidR="00597CC7">
        <w:rPr>
          <w:rFonts w:ascii="Times New Roman" w:hAnsi="Times New Roman" w:cs="Times New Roman"/>
        </w:rPr>
        <w:t>second-best</w:t>
      </w:r>
      <w:r w:rsidR="002F4AE8">
        <w:rPr>
          <w:rFonts w:ascii="Times New Roman" w:hAnsi="Times New Roman" w:cs="Times New Roman"/>
        </w:rPr>
        <w:t xml:space="preserve"> values are underline</w:t>
      </w:r>
      <w:r w:rsidR="00597CC7">
        <w:rPr>
          <w:rFonts w:ascii="Times New Roman" w:hAnsi="Times New Roman" w:cs="Times New Roman"/>
        </w:rPr>
        <w:t>d</w:t>
      </w:r>
      <w:r w:rsidR="002F4AE8">
        <w:rPr>
          <w:rFonts w:ascii="Times New Roman" w:hAnsi="Times New Roman" w:cs="Times New Roman"/>
        </w:rPr>
        <w:t>.</w:t>
      </w:r>
    </w:p>
    <w:tbl>
      <w:tblPr>
        <w:tblW w:w="7938" w:type="dxa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1559"/>
        <w:gridCol w:w="993"/>
        <w:gridCol w:w="1027"/>
        <w:gridCol w:w="1028"/>
        <w:gridCol w:w="1027"/>
        <w:gridCol w:w="1028"/>
      </w:tblGrid>
      <w:tr w:rsidR="0075234A" w:rsidRPr="0075234A" w14:paraId="68E9A353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CCADD" w14:textId="6A256066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ingerprint</w:t>
            </w:r>
          </w:p>
        </w:tc>
        <w:tc>
          <w:tcPr>
            <w:tcW w:w="155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0F41D9" w14:textId="68F487E2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ontact Map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5DF933" w14:textId="29DBF594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E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SM</w:t>
            </w:r>
          </w:p>
        </w:tc>
        <w:tc>
          <w:tcPr>
            <w:tcW w:w="102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DEB6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RMSE</w:t>
            </w:r>
          </w:p>
        </w:tc>
        <w:tc>
          <w:tcPr>
            <w:tcW w:w="10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AD7C88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SE</w:t>
            </w:r>
          </w:p>
        </w:tc>
        <w:tc>
          <w:tcPr>
            <w:tcW w:w="102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F2F44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earson</w:t>
            </w:r>
          </w:p>
        </w:tc>
        <w:tc>
          <w:tcPr>
            <w:tcW w:w="10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1536F2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CI</w:t>
            </w:r>
          </w:p>
        </w:tc>
      </w:tr>
      <w:tr w:rsidR="0075234A" w:rsidRPr="0075234A" w14:paraId="3E410EDD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B96F1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4A9C0E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8C45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02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EFBF9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431</w:t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954F2F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4126</w:t>
            </w:r>
          </w:p>
        </w:tc>
        <w:tc>
          <w:tcPr>
            <w:tcW w:w="102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B7BBD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4965</w:t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6EE4E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399</w:t>
            </w:r>
          </w:p>
        </w:tc>
      </w:tr>
      <w:tr w:rsidR="0075234A" w:rsidRPr="0075234A" w14:paraId="1A494166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3F6A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7AFBC7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9CC39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C72C3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727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B6454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29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4BAEB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195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39007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406</w:t>
            </w:r>
          </w:p>
        </w:tc>
      </w:tr>
      <w:tr w:rsidR="0075234A" w:rsidRPr="0075234A" w14:paraId="7F629C56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EAC44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0367BF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FE952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6CDF4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</w:pPr>
            <w:r w:rsidRPr="00A43942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  <w:t>0.5386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7B0FA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290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D4E85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</w:pPr>
            <w:r w:rsidRPr="00A43942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  <w:t>0.7032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BA2D25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906</w:t>
            </w:r>
          </w:p>
        </w:tc>
      </w:tr>
      <w:tr w:rsidR="0075234A" w:rsidRPr="0075234A" w14:paraId="196B4D72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47C6B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5BB02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42706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9EF37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54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CAE93F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4281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2EEAD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476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6B460D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540</w:t>
            </w:r>
          </w:p>
        </w:tc>
      </w:tr>
      <w:tr w:rsidR="0075234A" w:rsidRPr="0075234A" w14:paraId="2B664E0B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6D765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021463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4D382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30F40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356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CC8BD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</w:pPr>
            <w:r w:rsidRPr="00A43942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  <w:t>0.286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DE73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961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CA3D7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</w:pPr>
            <w:r w:rsidRPr="00A43942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  <w:u w:val="single"/>
              </w:rPr>
              <w:t>0.6942</w:t>
            </w:r>
          </w:p>
        </w:tc>
      </w:tr>
      <w:tr w:rsidR="0075234A" w:rsidRPr="0075234A" w14:paraId="2D062F27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ECCB4C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×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E409D72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FE5061D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0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286F5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636</w:t>
            </w:r>
          </w:p>
        </w:tc>
        <w:tc>
          <w:tcPr>
            <w:tcW w:w="10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A44FAC1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3176</w:t>
            </w:r>
          </w:p>
        </w:tc>
        <w:tc>
          <w:tcPr>
            <w:tcW w:w="10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54B240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6494</w:t>
            </w:r>
          </w:p>
        </w:tc>
        <w:tc>
          <w:tcPr>
            <w:tcW w:w="10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3472FEC" w14:textId="77777777" w:rsidR="0075234A" w:rsidRPr="0075234A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75234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7177</w:t>
            </w:r>
          </w:p>
        </w:tc>
      </w:tr>
      <w:tr w:rsidR="0075234A" w:rsidRPr="0075234A" w14:paraId="733628DE" w14:textId="77777777" w:rsidTr="002F4AE8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614BAA68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ED53D4F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59DDE42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√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4646CA8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0.534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BA94B57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0.286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8BC0813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0.7072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08E6E9D" w14:textId="77777777" w:rsidR="0075234A" w:rsidRPr="00A43942" w:rsidRDefault="0075234A" w:rsidP="00CE5899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0.7294</w:t>
            </w:r>
          </w:p>
        </w:tc>
      </w:tr>
    </w:tbl>
    <w:p w14:paraId="4AAE6002" w14:textId="77777777" w:rsidR="003F4111" w:rsidRDefault="003F4111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6A5CD90E" w14:textId="77777777" w:rsidR="001F3F06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0F413B66" w14:textId="179927BA" w:rsidR="0075234A" w:rsidRDefault="00BD2CA9" w:rsidP="00597CC7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b</w:t>
      </w:r>
      <w:r w:rsidR="0075234A" w:rsidRPr="00EC46E3">
        <w:rPr>
          <w:rFonts w:ascii="Times New Roman" w:hAnsi="Times New Roman" w:cs="Times New Roman"/>
          <w:b/>
          <w:bCs/>
        </w:rPr>
        <w:t>.</w:t>
      </w:r>
      <w:r w:rsidR="0075234A">
        <w:rPr>
          <w:rFonts w:ascii="Times New Roman" w:hAnsi="Times New Roman" w:cs="Times New Roman"/>
        </w:rPr>
        <w:t xml:space="preserve"> Information about five used antiviral classifiers.</w:t>
      </w:r>
    </w:p>
    <w:tbl>
      <w:tblPr>
        <w:tblW w:w="7230" w:type="dxa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1843"/>
        <w:gridCol w:w="3260"/>
        <w:gridCol w:w="1560"/>
      </w:tblGrid>
      <w:tr w:rsidR="00EC46E3" w:rsidRPr="0075234A" w14:paraId="7D7A0A8F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3A57FB" w14:textId="417706BA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No.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4E310C" w14:textId="2A876102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Name</w:t>
            </w:r>
          </w:p>
        </w:tc>
        <w:tc>
          <w:tcPr>
            <w:tcW w:w="3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BC4C62" w14:textId="7443FA31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ncoding</w:t>
            </w:r>
          </w:p>
        </w:tc>
        <w:tc>
          <w:tcPr>
            <w:tcW w:w="15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CB4031" w14:textId="64F9C2E1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Model</w:t>
            </w:r>
          </w:p>
        </w:tc>
      </w:tr>
      <w:tr w:rsidR="00EC46E3" w:rsidRPr="0075234A" w14:paraId="41DAF5AF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41732" w14:textId="6D843556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2AADC3" w14:textId="30AECEC7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Ppred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8C817" w14:textId="2CA1B46E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Motif, alignment, AAC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AAindex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00E150" w14:textId="445F091B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SVM</w:t>
            </w:r>
          </w:p>
        </w:tc>
      </w:tr>
      <w:tr w:rsidR="00EC46E3" w:rsidRPr="0075234A" w14:paraId="022E0679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101D7C" w14:textId="02E4992E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47C887" w14:textId="50B36E75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epAVP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E4E2DE" w14:textId="0479D688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One-hot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E05A5A" w14:textId="10288FCC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N-LSTM</w:t>
            </w:r>
          </w:p>
        </w:tc>
      </w:tr>
      <w:tr w:rsidR="00EC46E3" w:rsidRPr="0075234A" w14:paraId="4BA62A2E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68C2BB" w14:textId="16D518A9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034AB6" w14:textId="31D33DA9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ep-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AVPpred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560C99" w14:textId="713CA19F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retrained language model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2E1350" w14:textId="2ECB3A2D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N</w:t>
            </w:r>
          </w:p>
        </w:tc>
      </w:tr>
      <w:tr w:rsidR="00EC46E3" w:rsidRPr="0075234A" w14:paraId="0B89D851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DBC796" w14:textId="081FBF8D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84CACA" w14:textId="5B1BE6FF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E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NAVIA</w:t>
            </w:r>
          </w:p>
        </w:tc>
        <w:tc>
          <w:tcPr>
            <w:tcW w:w="3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64869E" w14:textId="3A6DDBAA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AC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modlAMP</w:t>
            </w:r>
            <w:proofErr w:type="spellEnd"/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AAindex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8D3012" w14:textId="113F15AD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LP</w:t>
            </w:r>
          </w:p>
        </w:tc>
      </w:tr>
      <w:tr w:rsidR="00EC46E3" w:rsidRPr="0075234A" w14:paraId="321C165D" w14:textId="77777777" w:rsidTr="00EC46E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ABB0396" w14:textId="6DD6FC36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38561BD" w14:textId="2D74CF61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I4AVP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F03501A" w14:textId="512671DB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C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D24B103" w14:textId="6FA97E9E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N</w:t>
            </w:r>
          </w:p>
        </w:tc>
      </w:tr>
    </w:tbl>
    <w:p w14:paraId="3E6C8A5C" w14:textId="3B828ACA" w:rsidR="00B463DA" w:rsidRDefault="00B463DA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1A1341F9" w14:textId="77777777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2FCC3FB0" w14:textId="7B1E26F9" w:rsidR="00B463DA" w:rsidRDefault="00BD2CA9" w:rsidP="00B463D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c</w:t>
      </w:r>
      <w:r w:rsidR="00B463DA" w:rsidRPr="00B463DA">
        <w:rPr>
          <w:rFonts w:ascii="Times New Roman" w:hAnsi="Times New Roman" w:cs="Times New Roman"/>
          <w:b/>
          <w:bCs/>
        </w:rPr>
        <w:t xml:space="preserve">. </w:t>
      </w:r>
      <w:r w:rsidR="00B463DA">
        <w:rPr>
          <w:rFonts w:ascii="Times New Roman" w:hAnsi="Times New Roman" w:cs="Times New Roman"/>
        </w:rPr>
        <w:t>Sequences and novelty (BLAST E-value) of validated peptides.</w:t>
      </w:r>
    </w:p>
    <w:tbl>
      <w:tblPr>
        <w:tblStyle w:val="ac"/>
        <w:tblW w:w="953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4394"/>
        <w:gridCol w:w="1134"/>
        <w:gridCol w:w="993"/>
        <w:gridCol w:w="1134"/>
        <w:gridCol w:w="1024"/>
      </w:tblGrid>
      <w:tr w:rsidR="00B463DA" w:rsidRPr="00EC46E3" w14:paraId="4B056B5D" w14:textId="486B36CB" w:rsidTr="008518AB">
        <w:trPr>
          <w:trHeight w:val="283"/>
          <w:jc w:val="center"/>
        </w:trPr>
        <w:tc>
          <w:tcPr>
            <w:tcW w:w="851" w:type="dxa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4B67A02" w14:textId="5C3D2DBE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Name</w:t>
            </w:r>
          </w:p>
        </w:tc>
        <w:tc>
          <w:tcPr>
            <w:tcW w:w="4394" w:type="dxa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7736025" w14:textId="47A34C2B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Sequence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03C0E81" w14:textId="511C8576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redicted MIC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4B76D4F" w14:textId="4E38D762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Length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5455F5E" w14:textId="5D63FAFD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-value</w:t>
            </w:r>
            <w:r w:rsidR="008518A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 </w:t>
            </w:r>
            <w:r w:rsidR="008518A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102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421D233" w14:textId="5FA0B25F" w:rsidR="00B463DA" w:rsidRPr="00B463DA" w:rsidRDefault="00B463DA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463DA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-value</w:t>
            </w:r>
            <w:r w:rsidR="008518A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 </w:t>
            </w:r>
            <w:r w:rsidR="008518A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  <w:vertAlign w:val="superscript"/>
              </w:rPr>
              <w:t>b</w:t>
            </w:r>
          </w:p>
        </w:tc>
      </w:tr>
      <w:tr w:rsidR="008518AB" w:rsidRPr="00EC46E3" w14:paraId="2E443C42" w14:textId="3089E12B" w:rsidTr="008518AB">
        <w:trPr>
          <w:trHeight w:val="283"/>
          <w:jc w:val="center"/>
        </w:trPr>
        <w:tc>
          <w:tcPr>
            <w:tcW w:w="851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29F4BC68" w14:textId="279788E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89</w:t>
            </w:r>
          </w:p>
        </w:tc>
        <w:tc>
          <w:tcPr>
            <w:tcW w:w="4394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2CECB1A8" w14:textId="5CFC357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LKALMKILALFMAKKIT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noWrap/>
            <w:vAlign w:val="center"/>
          </w:tcPr>
          <w:p w14:paraId="0F6845A3" w14:textId="529AF6B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644</w:t>
            </w:r>
          </w:p>
        </w:tc>
        <w:tc>
          <w:tcPr>
            <w:tcW w:w="993" w:type="dxa"/>
            <w:tcBorders>
              <w:top w:val="single" w:sz="8" w:space="0" w:color="auto"/>
            </w:tcBorders>
            <w:vAlign w:val="center"/>
          </w:tcPr>
          <w:p w14:paraId="03435C04" w14:textId="1DF7629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8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14:paraId="5BCFFB05" w14:textId="368EC0E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tcBorders>
              <w:top w:val="single" w:sz="8" w:space="0" w:color="auto"/>
            </w:tcBorders>
            <w:vAlign w:val="center"/>
          </w:tcPr>
          <w:p w14:paraId="34900504" w14:textId="1D8A592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1</w:t>
            </w:r>
          </w:p>
        </w:tc>
      </w:tr>
      <w:tr w:rsidR="008518AB" w:rsidRPr="00EC46E3" w14:paraId="2335B63B" w14:textId="141D2E7E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0AC872BE" w14:textId="68DCA50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386</w:t>
            </w:r>
          </w:p>
        </w:tc>
        <w:tc>
          <w:tcPr>
            <w:tcW w:w="4394" w:type="dxa"/>
            <w:noWrap/>
            <w:vAlign w:val="center"/>
            <w:hideMark/>
          </w:tcPr>
          <w:p w14:paraId="46E6906E" w14:textId="5F086CC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IGLKLRAAIAKGLLHALLKGARAD</w:t>
            </w:r>
          </w:p>
        </w:tc>
        <w:tc>
          <w:tcPr>
            <w:tcW w:w="1134" w:type="dxa"/>
            <w:noWrap/>
            <w:vAlign w:val="center"/>
          </w:tcPr>
          <w:p w14:paraId="163FA8A6" w14:textId="6142909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857</w:t>
            </w:r>
          </w:p>
        </w:tc>
        <w:tc>
          <w:tcPr>
            <w:tcW w:w="993" w:type="dxa"/>
            <w:vAlign w:val="center"/>
          </w:tcPr>
          <w:p w14:paraId="5866E543" w14:textId="51B10F4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5</w:t>
            </w:r>
          </w:p>
        </w:tc>
        <w:tc>
          <w:tcPr>
            <w:tcW w:w="1134" w:type="dxa"/>
            <w:vAlign w:val="center"/>
          </w:tcPr>
          <w:p w14:paraId="5EC8DFC6" w14:textId="10A4C3C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.5</w:t>
            </w:r>
          </w:p>
        </w:tc>
        <w:tc>
          <w:tcPr>
            <w:tcW w:w="1024" w:type="dxa"/>
            <w:vAlign w:val="center"/>
          </w:tcPr>
          <w:p w14:paraId="3E8D488D" w14:textId="1BF79C1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</w:t>
            </w:r>
          </w:p>
        </w:tc>
      </w:tr>
      <w:tr w:rsidR="008518AB" w:rsidRPr="00EC46E3" w14:paraId="318EEE3C" w14:textId="4D252C94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5E9CCBAD" w14:textId="78F05A2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20</w:t>
            </w:r>
          </w:p>
        </w:tc>
        <w:tc>
          <w:tcPr>
            <w:tcW w:w="4394" w:type="dxa"/>
            <w:noWrap/>
            <w:vAlign w:val="center"/>
            <w:hideMark/>
          </w:tcPr>
          <w:p w14:paraId="403E884F" w14:textId="4FA1316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RWKKILGKAGKLLALRSGKLIL</w:t>
            </w:r>
          </w:p>
        </w:tc>
        <w:tc>
          <w:tcPr>
            <w:tcW w:w="1134" w:type="dxa"/>
            <w:noWrap/>
            <w:vAlign w:val="center"/>
          </w:tcPr>
          <w:p w14:paraId="3A001E15" w14:textId="75F13B3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161</w:t>
            </w:r>
          </w:p>
        </w:tc>
        <w:tc>
          <w:tcPr>
            <w:tcW w:w="993" w:type="dxa"/>
            <w:vAlign w:val="center"/>
          </w:tcPr>
          <w:p w14:paraId="147047DE" w14:textId="4278D3E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2</w:t>
            </w:r>
          </w:p>
        </w:tc>
        <w:tc>
          <w:tcPr>
            <w:tcW w:w="1134" w:type="dxa"/>
            <w:vAlign w:val="center"/>
          </w:tcPr>
          <w:p w14:paraId="6677B3E9" w14:textId="3065ACD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1024" w:type="dxa"/>
            <w:vAlign w:val="center"/>
          </w:tcPr>
          <w:p w14:paraId="262BFE10" w14:textId="47A58EB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8518AB" w:rsidRPr="00EC46E3" w14:paraId="46D35BD7" w14:textId="00BE6C8E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53564F22" w14:textId="6CFD312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35</w:t>
            </w:r>
          </w:p>
        </w:tc>
        <w:tc>
          <w:tcPr>
            <w:tcW w:w="4394" w:type="dxa"/>
            <w:noWrap/>
            <w:vAlign w:val="center"/>
            <w:hideMark/>
          </w:tcPr>
          <w:p w14:paraId="3126B54D" w14:textId="752BA4E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WKQFLKKLAKLIATRIAIIIKRRLK</w:t>
            </w:r>
          </w:p>
        </w:tc>
        <w:tc>
          <w:tcPr>
            <w:tcW w:w="1134" w:type="dxa"/>
            <w:noWrap/>
            <w:vAlign w:val="center"/>
          </w:tcPr>
          <w:p w14:paraId="35061EAB" w14:textId="26619E4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078</w:t>
            </w:r>
          </w:p>
        </w:tc>
        <w:tc>
          <w:tcPr>
            <w:tcW w:w="993" w:type="dxa"/>
            <w:vAlign w:val="center"/>
          </w:tcPr>
          <w:p w14:paraId="37BCED93" w14:textId="0A02403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  <w:tc>
          <w:tcPr>
            <w:tcW w:w="1134" w:type="dxa"/>
            <w:vAlign w:val="center"/>
          </w:tcPr>
          <w:p w14:paraId="7876C35F" w14:textId="13676FA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85</w:t>
            </w:r>
          </w:p>
        </w:tc>
        <w:tc>
          <w:tcPr>
            <w:tcW w:w="1024" w:type="dxa"/>
            <w:vAlign w:val="center"/>
          </w:tcPr>
          <w:p w14:paraId="245734AA" w14:textId="023421E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3</w:t>
            </w:r>
          </w:p>
        </w:tc>
      </w:tr>
      <w:tr w:rsidR="008518AB" w:rsidRPr="00EC46E3" w14:paraId="1BB35B3E" w14:textId="408C36A0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35771927" w14:textId="0445280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247</w:t>
            </w:r>
          </w:p>
        </w:tc>
        <w:tc>
          <w:tcPr>
            <w:tcW w:w="4394" w:type="dxa"/>
            <w:noWrap/>
            <w:vAlign w:val="center"/>
            <w:hideMark/>
          </w:tcPr>
          <w:p w14:paraId="350CC309" w14:textId="4DC21A4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KLGKPLFKGLKKILKLFVKM</w:t>
            </w:r>
          </w:p>
        </w:tc>
        <w:tc>
          <w:tcPr>
            <w:tcW w:w="1134" w:type="dxa"/>
            <w:noWrap/>
            <w:vAlign w:val="center"/>
          </w:tcPr>
          <w:p w14:paraId="45A31041" w14:textId="2A76B91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450</w:t>
            </w:r>
          </w:p>
        </w:tc>
        <w:tc>
          <w:tcPr>
            <w:tcW w:w="993" w:type="dxa"/>
            <w:vAlign w:val="center"/>
          </w:tcPr>
          <w:p w14:paraId="320755C5" w14:textId="27A749A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1</w:t>
            </w:r>
          </w:p>
        </w:tc>
        <w:tc>
          <w:tcPr>
            <w:tcW w:w="1134" w:type="dxa"/>
            <w:vAlign w:val="center"/>
          </w:tcPr>
          <w:p w14:paraId="3E7BCD31" w14:textId="57C22CA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3</w:t>
            </w:r>
          </w:p>
        </w:tc>
        <w:tc>
          <w:tcPr>
            <w:tcW w:w="1024" w:type="dxa"/>
            <w:vAlign w:val="center"/>
          </w:tcPr>
          <w:p w14:paraId="5E18676F" w14:textId="4F38662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3C824F41" w14:textId="6945049C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4AC013E4" w14:textId="24C0821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26</w:t>
            </w:r>
          </w:p>
        </w:tc>
        <w:tc>
          <w:tcPr>
            <w:tcW w:w="4394" w:type="dxa"/>
            <w:noWrap/>
            <w:vAlign w:val="center"/>
            <w:hideMark/>
          </w:tcPr>
          <w:p w14:paraId="45C7FEC6" w14:textId="581113A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IHKKLGPIAKKLLKKIAKL</w:t>
            </w:r>
          </w:p>
        </w:tc>
        <w:tc>
          <w:tcPr>
            <w:tcW w:w="1134" w:type="dxa"/>
            <w:noWrap/>
            <w:vAlign w:val="center"/>
          </w:tcPr>
          <w:p w14:paraId="2485CFD1" w14:textId="222CAC7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200</w:t>
            </w:r>
          </w:p>
        </w:tc>
        <w:tc>
          <w:tcPr>
            <w:tcW w:w="993" w:type="dxa"/>
            <w:vAlign w:val="center"/>
          </w:tcPr>
          <w:p w14:paraId="5F4EB0C3" w14:textId="26E20CA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0</w:t>
            </w:r>
          </w:p>
        </w:tc>
        <w:tc>
          <w:tcPr>
            <w:tcW w:w="1134" w:type="dxa"/>
            <w:vAlign w:val="center"/>
          </w:tcPr>
          <w:p w14:paraId="58C42D75" w14:textId="490D3DC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  <w:tc>
          <w:tcPr>
            <w:tcW w:w="1024" w:type="dxa"/>
            <w:vAlign w:val="center"/>
          </w:tcPr>
          <w:p w14:paraId="17CEB51B" w14:textId="1C091CC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395C2326" w14:textId="70069DE1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6E2751A5" w14:textId="0781D27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lastRenderedPageBreak/>
              <w:t>P039</w:t>
            </w:r>
          </w:p>
        </w:tc>
        <w:tc>
          <w:tcPr>
            <w:tcW w:w="4394" w:type="dxa"/>
            <w:noWrap/>
            <w:vAlign w:val="center"/>
            <w:hideMark/>
          </w:tcPr>
          <w:p w14:paraId="75740965" w14:textId="4838EE1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WKPILKKAAKIGKRLTGWLFLNSRVN</w:t>
            </w:r>
          </w:p>
        </w:tc>
        <w:tc>
          <w:tcPr>
            <w:tcW w:w="1134" w:type="dxa"/>
            <w:noWrap/>
            <w:vAlign w:val="center"/>
          </w:tcPr>
          <w:p w14:paraId="7F995B9A" w14:textId="4B12235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270</w:t>
            </w:r>
          </w:p>
        </w:tc>
        <w:tc>
          <w:tcPr>
            <w:tcW w:w="993" w:type="dxa"/>
            <w:vAlign w:val="center"/>
          </w:tcPr>
          <w:p w14:paraId="78FB2F07" w14:textId="11E2DC0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7</w:t>
            </w:r>
          </w:p>
        </w:tc>
        <w:tc>
          <w:tcPr>
            <w:tcW w:w="1134" w:type="dxa"/>
            <w:vAlign w:val="center"/>
          </w:tcPr>
          <w:p w14:paraId="12C4A713" w14:textId="471F07E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29</w:t>
            </w:r>
          </w:p>
        </w:tc>
        <w:tc>
          <w:tcPr>
            <w:tcW w:w="1024" w:type="dxa"/>
            <w:vAlign w:val="center"/>
          </w:tcPr>
          <w:p w14:paraId="48E3AF1C" w14:textId="0C7FE8B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2</w:t>
            </w:r>
          </w:p>
        </w:tc>
      </w:tr>
      <w:tr w:rsidR="008518AB" w:rsidRPr="00EC46E3" w14:paraId="11BD9AED" w14:textId="61C18E13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1EBD3A8E" w14:textId="457863A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70</w:t>
            </w:r>
          </w:p>
        </w:tc>
        <w:tc>
          <w:tcPr>
            <w:tcW w:w="4394" w:type="dxa"/>
            <w:noWrap/>
            <w:vAlign w:val="center"/>
            <w:hideMark/>
          </w:tcPr>
          <w:p w14:paraId="5C7C1394" w14:textId="4D97848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LKWWKKFGRKLARKFRM</w:t>
            </w:r>
          </w:p>
        </w:tc>
        <w:tc>
          <w:tcPr>
            <w:tcW w:w="1134" w:type="dxa"/>
            <w:noWrap/>
            <w:vAlign w:val="center"/>
          </w:tcPr>
          <w:p w14:paraId="1F08053C" w14:textId="48C4127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410</w:t>
            </w:r>
          </w:p>
        </w:tc>
        <w:tc>
          <w:tcPr>
            <w:tcW w:w="993" w:type="dxa"/>
            <w:vAlign w:val="center"/>
          </w:tcPr>
          <w:p w14:paraId="065B241A" w14:textId="2505873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7</w:t>
            </w:r>
          </w:p>
        </w:tc>
        <w:tc>
          <w:tcPr>
            <w:tcW w:w="1134" w:type="dxa"/>
            <w:vAlign w:val="center"/>
          </w:tcPr>
          <w:p w14:paraId="4374D353" w14:textId="6021525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6.6</w:t>
            </w:r>
          </w:p>
        </w:tc>
        <w:tc>
          <w:tcPr>
            <w:tcW w:w="1024" w:type="dxa"/>
            <w:vAlign w:val="center"/>
          </w:tcPr>
          <w:p w14:paraId="597464FD" w14:textId="796011F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5BEA9C52" w14:textId="615321F0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31ED3E8E" w14:textId="501B9A5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91</w:t>
            </w:r>
          </w:p>
        </w:tc>
        <w:tc>
          <w:tcPr>
            <w:tcW w:w="4394" w:type="dxa"/>
            <w:noWrap/>
            <w:vAlign w:val="center"/>
            <w:hideMark/>
          </w:tcPr>
          <w:p w14:paraId="758599DC" w14:textId="69E265D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RMIRKMFKKLWKILRD</w:t>
            </w:r>
          </w:p>
        </w:tc>
        <w:tc>
          <w:tcPr>
            <w:tcW w:w="1134" w:type="dxa"/>
            <w:noWrap/>
            <w:vAlign w:val="center"/>
          </w:tcPr>
          <w:p w14:paraId="216C89AE" w14:textId="2D6AAAC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480</w:t>
            </w:r>
          </w:p>
        </w:tc>
        <w:tc>
          <w:tcPr>
            <w:tcW w:w="993" w:type="dxa"/>
            <w:vAlign w:val="center"/>
          </w:tcPr>
          <w:p w14:paraId="090D555E" w14:textId="70263F7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7</w:t>
            </w:r>
          </w:p>
        </w:tc>
        <w:tc>
          <w:tcPr>
            <w:tcW w:w="1134" w:type="dxa"/>
            <w:vAlign w:val="center"/>
          </w:tcPr>
          <w:p w14:paraId="56CD5C8D" w14:textId="065D109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3</w:t>
            </w:r>
          </w:p>
        </w:tc>
        <w:tc>
          <w:tcPr>
            <w:tcW w:w="1024" w:type="dxa"/>
            <w:vAlign w:val="center"/>
          </w:tcPr>
          <w:p w14:paraId="4D49E0D5" w14:textId="3B526DC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7</w:t>
            </w:r>
          </w:p>
        </w:tc>
      </w:tr>
      <w:tr w:rsidR="008518AB" w:rsidRPr="00EC46E3" w14:paraId="167EED74" w14:textId="264333C2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527BD3E6" w14:textId="781E317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27</w:t>
            </w:r>
          </w:p>
        </w:tc>
        <w:tc>
          <w:tcPr>
            <w:tcW w:w="4394" w:type="dxa"/>
            <w:noWrap/>
            <w:vAlign w:val="center"/>
            <w:hideMark/>
          </w:tcPr>
          <w:p w14:paraId="737CFDC9" w14:textId="27DAA0B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QKPKKDCGGNLLGMIKKFLK</w:t>
            </w:r>
          </w:p>
        </w:tc>
        <w:tc>
          <w:tcPr>
            <w:tcW w:w="1134" w:type="dxa"/>
            <w:noWrap/>
            <w:vAlign w:val="center"/>
          </w:tcPr>
          <w:p w14:paraId="1D21030E" w14:textId="0954240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112</w:t>
            </w:r>
          </w:p>
        </w:tc>
        <w:tc>
          <w:tcPr>
            <w:tcW w:w="993" w:type="dxa"/>
            <w:vAlign w:val="center"/>
          </w:tcPr>
          <w:p w14:paraId="4D6FBC77" w14:textId="7BF63BE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0</w:t>
            </w:r>
          </w:p>
        </w:tc>
        <w:tc>
          <w:tcPr>
            <w:tcW w:w="1134" w:type="dxa"/>
            <w:vAlign w:val="center"/>
          </w:tcPr>
          <w:p w14:paraId="68A7AFEF" w14:textId="30655C0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7B254DEC" w14:textId="3B8807C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7</w:t>
            </w:r>
          </w:p>
        </w:tc>
      </w:tr>
      <w:tr w:rsidR="008518AB" w:rsidRPr="00EC46E3" w14:paraId="306A13F8" w14:textId="612B5CA1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1E684BEA" w14:textId="0FD99AB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22</w:t>
            </w:r>
          </w:p>
        </w:tc>
        <w:tc>
          <w:tcPr>
            <w:tcW w:w="4394" w:type="dxa"/>
            <w:noWrap/>
            <w:vAlign w:val="center"/>
            <w:hideMark/>
          </w:tcPr>
          <w:p w14:paraId="22352282" w14:textId="7741F30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IKARLKLKQRIKLIKIGKTFRRRRTDNM</w:t>
            </w:r>
          </w:p>
        </w:tc>
        <w:tc>
          <w:tcPr>
            <w:tcW w:w="1134" w:type="dxa"/>
            <w:noWrap/>
            <w:vAlign w:val="center"/>
          </w:tcPr>
          <w:p w14:paraId="6B79882D" w14:textId="38164CC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63</w:t>
            </w:r>
          </w:p>
        </w:tc>
        <w:tc>
          <w:tcPr>
            <w:tcW w:w="993" w:type="dxa"/>
            <w:vAlign w:val="center"/>
          </w:tcPr>
          <w:p w14:paraId="151F8BE6" w14:textId="4A8D6A4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8</w:t>
            </w:r>
          </w:p>
        </w:tc>
        <w:tc>
          <w:tcPr>
            <w:tcW w:w="1134" w:type="dxa"/>
            <w:vAlign w:val="center"/>
          </w:tcPr>
          <w:p w14:paraId="3ED729D3" w14:textId="2E321D4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578D7D1B" w14:textId="5399E23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6.9</w:t>
            </w:r>
          </w:p>
        </w:tc>
      </w:tr>
      <w:tr w:rsidR="008518AB" w:rsidRPr="00EC46E3" w14:paraId="4421EF3F" w14:textId="6A054EDF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708CE10A" w14:textId="73DA553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352</w:t>
            </w:r>
          </w:p>
        </w:tc>
        <w:tc>
          <w:tcPr>
            <w:tcW w:w="4394" w:type="dxa"/>
            <w:noWrap/>
            <w:vAlign w:val="center"/>
            <w:hideMark/>
          </w:tcPr>
          <w:p w14:paraId="67A23591" w14:textId="19A609C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RKFKYKFSKLKRVIFMAK</w:t>
            </w:r>
          </w:p>
        </w:tc>
        <w:tc>
          <w:tcPr>
            <w:tcW w:w="1134" w:type="dxa"/>
            <w:noWrap/>
            <w:vAlign w:val="center"/>
          </w:tcPr>
          <w:p w14:paraId="54EDDC1C" w14:textId="11D1CC3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141</w:t>
            </w:r>
          </w:p>
        </w:tc>
        <w:tc>
          <w:tcPr>
            <w:tcW w:w="993" w:type="dxa"/>
            <w:vAlign w:val="center"/>
          </w:tcPr>
          <w:p w14:paraId="11DE7099" w14:textId="389356C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8</w:t>
            </w:r>
          </w:p>
        </w:tc>
        <w:tc>
          <w:tcPr>
            <w:tcW w:w="1134" w:type="dxa"/>
            <w:vAlign w:val="center"/>
          </w:tcPr>
          <w:p w14:paraId="5C53F08C" w14:textId="07750E7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68AFA796" w14:textId="30B90D4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9.9</w:t>
            </w:r>
          </w:p>
        </w:tc>
      </w:tr>
      <w:tr w:rsidR="008518AB" w:rsidRPr="00EC46E3" w14:paraId="2D368FFA" w14:textId="35BD18E2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64E40BE4" w14:textId="23FA509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05</w:t>
            </w:r>
          </w:p>
        </w:tc>
        <w:tc>
          <w:tcPr>
            <w:tcW w:w="4394" w:type="dxa"/>
            <w:noWrap/>
            <w:vAlign w:val="center"/>
            <w:hideMark/>
          </w:tcPr>
          <w:p w14:paraId="1BA91906" w14:textId="0F62701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FTLKKLLKKGKKTRKLLTPLIKDHSDAM</w:t>
            </w:r>
          </w:p>
        </w:tc>
        <w:tc>
          <w:tcPr>
            <w:tcW w:w="1134" w:type="dxa"/>
            <w:noWrap/>
            <w:vAlign w:val="center"/>
          </w:tcPr>
          <w:p w14:paraId="4131C3EF" w14:textId="4E73907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855</w:t>
            </w:r>
          </w:p>
        </w:tc>
        <w:tc>
          <w:tcPr>
            <w:tcW w:w="993" w:type="dxa"/>
            <w:vAlign w:val="center"/>
          </w:tcPr>
          <w:p w14:paraId="0FAA103B" w14:textId="427A7BE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8</w:t>
            </w:r>
          </w:p>
        </w:tc>
        <w:tc>
          <w:tcPr>
            <w:tcW w:w="1134" w:type="dxa"/>
            <w:vAlign w:val="center"/>
          </w:tcPr>
          <w:p w14:paraId="029C51B8" w14:textId="6FF00FC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32706574" w14:textId="679939D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64403FF7" w14:textId="1CF0D455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213E2FBB" w14:textId="398A3F0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316</w:t>
            </w:r>
          </w:p>
        </w:tc>
        <w:tc>
          <w:tcPr>
            <w:tcW w:w="4394" w:type="dxa"/>
            <w:noWrap/>
            <w:vAlign w:val="center"/>
            <w:hideMark/>
          </w:tcPr>
          <w:p w14:paraId="69B9DE77" w14:textId="25B2224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MFKKILKKATKVIAGLTGHLFWGTRL</w:t>
            </w:r>
          </w:p>
        </w:tc>
        <w:tc>
          <w:tcPr>
            <w:tcW w:w="1134" w:type="dxa"/>
            <w:noWrap/>
            <w:vAlign w:val="center"/>
          </w:tcPr>
          <w:p w14:paraId="1A986AA7" w14:textId="3DD9ACE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317</w:t>
            </w:r>
          </w:p>
        </w:tc>
        <w:tc>
          <w:tcPr>
            <w:tcW w:w="993" w:type="dxa"/>
            <w:vAlign w:val="center"/>
          </w:tcPr>
          <w:p w14:paraId="6EFDAC81" w14:textId="62CBBD3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  <w:tc>
          <w:tcPr>
            <w:tcW w:w="1134" w:type="dxa"/>
            <w:vAlign w:val="center"/>
          </w:tcPr>
          <w:p w14:paraId="57BB160C" w14:textId="3D27AF6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8</w:t>
            </w:r>
          </w:p>
        </w:tc>
        <w:tc>
          <w:tcPr>
            <w:tcW w:w="1024" w:type="dxa"/>
            <w:vAlign w:val="center"/>
          </w:tcPr>
          <w:p w14:paraId="5E0E7567" w14:textId="36806E3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322333BA" w14:textId="6BBAD6EB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0FE2C285" w14:textId="18CE955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244</w:t>
            </w:r>
          </w:p>
        </w:tc>
        <w:tc>
          <w:tcPr>
            <w:tcW w:w="4394" w:type="dxa"/>
            <w:noWrap/>
            <w:vAlign w:val="center"/>
            <w:hideMark/>
          </w:tcPr>
          <w:p w14:paraId="094D2F5A" w14:textId="4872D58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TCKGLLKKLLKGMAKFILK</w:t>
            </w:r>
          </w:p>
        </w:tc>
        <w:tc>
          <w:tcPr>
            <w:tcW w:w="1134" w:type="dxa"/>
            <w:noWrap/>
            <w:vAlign w:val="center"/>
          </w:tcPr>
          <w:p w14:paraId="711E4AA9" w14:textId="7876688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766</w:t>
            </w:r>
          </w:p>
        </w:tc>
        <w:tc>
          <w:tcPr>
            <w:tcW w:w="993" w:type="dxa"/>
            <w:vAlign w:val="center"/>
          </w:tcPr>
          <w:p w14:paraId="009D6D12" w14:textId="719587C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0</w:t>
            </w:r>
          </w:p>
        </w:tc>
        <w:tc>
          <w:tcPr>
            <w:tcW w:w="1134" w:type="dxa"/>
            <w:vAlign w:val="center"/>
          </w:tcPr>
          <w:p w14:paraId="08C257F8" w14:textId="108754C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6.8</w:t>
            </w:r>
          </w:p>
        </w:tc>
        <w:tc>
          <w:tcPr>
            <w:tcW w:w="1024" w:type="dxa"/>
            <w:vAlign w:val="center"/>
          </w:tcPr>
          <w:p w14:paraId="79D3E1CA" w14:textId="32CC54F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722737C9" w14:textId="5089FC4A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0B8423A4" w14:textId="7A60F3C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302</w:t>
            </w:r>
          </w:p>
        </w:tc>
        <w:tc>
          <w:tcPr>
            <w:tcW w:w="4394" w:type="dxa"/>
            <w:noWrap/>
            <w:vAlign w:val="center"/>
            <w:hideMark/>
          </w:tcPr>
          <w:p w14:paraId="6757FF7A" w14:textId="42C3320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KWQGLLKMIAKILAK</w:t>
            </w:r>
          </w:p>
        </w:tc>
        <w:tc>
          <w:tcPr>
            <w:tcW w:w="1134" w:type="dxa"/>
            <w:noWrap/>
            <w:vAlign w:val="center"/>
          </w:tcPr>
          <w:p w14:paraId="35F0CE4D" w14:textId="5562128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973</w:t>
            </w:r>
          </w:p>
        </w:tc>
        <w:tc>
          <w:tcPr>
            <w:tcW w:w="993" w:type="dxa"/>
            <w:vAlign w:val="center"/>
          </w:tcPr>
          <w:p w14:paraId="3E284D4B" w14:textId="2E6D876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6</w:t>
            </w:r>
          </w:p>
        </w:tc>
        <w:tc>
          <w:tcPr>
            <w:tcW w:w="1134" w:type="dxa"/>
            <w:vAlign w:val="center"/>
          </w:tcPr>
          <w:p w14:paraId="25F67530" w14:textId="3AF15E4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37</w:t>
            </w:r>
          </w:p>
        </w:tc>
        <w:tc>
          <w:tcPr>
            <w:tcW w:w="1024" w:type="dxa"/>
            <w:vAlign w:val="center"/>
          </w:tcPr>
          <w:p w14:paraId="58A0911A" w14:textId="58B9AE8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58</w:t>
            </w:r>
          </w:p>
        </w:tc>
      </w:tr>
      <w:tr w:rsidR="008518AB" w:rsidRPr="00EC46E3" w14:paraId="77ECE496" w14:textId="22EB73B4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659415B9" w14:textId="0558A0B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85</w:t>
            </w:r>
          </w:p>
        </w:tc>
        <w:tc>
          <w:tcPr>
            <w:tcW w:w="4394" w:type="dxa"/>
            <w:noWrap/>
            <w:vAlign w:val="center"/>
            <w:hideMark/>
          </w:tcPr>
          <w:p w14:paraId="7D125636" w14:textId="6CAA3BF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FRGRIGKILLKMLAQLAK</w:t>
            </w:r>
          </w:p>
        </w:tc>
        <w:tc>
          <w:tcPr>
            <w:tcW w:w="1134" w:type="dxa"/>
            <w:noWrap/>
            <w:vAlign w:val="center"/>
          </w:tcPr>
          <w:p w14:paraId="4382470F" w14:textId="59CB870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103</w:t>
            </w:r>
          </w:p>
        </w:tc>
        <w:tc>
          <w:tcPr>
            <w:tcW w:w="993" w:type="dxa"/>
            <w:vAlign w:val="center"/>
          </w:tcPr>
          <w:p w14:paraId="08BC11ED" w14:textId="700769E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8</w:t>
            </w:r>
          </w:p>
        </w:tc>
        <w:tc>
          <w:tcPr>
            <w:tcW w:w="1134" w:type="dxa"/>
            <w:vAlign w:val="center"/>
          </w:tcPr>
          <w:p w14:paraId="771B4606" w14:textId="6776F81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</w:t>
            </w:r>
          </w:p>
        </w:tc>
        <w:tc>
          <w:tcPr>
            <w:tcW w:w="1024" w:type="dxa"/>
            <w:vAlign w:val="center"/>
          </w:tcPr>
          <w:p w14:paraId="3DC29163" w14:textId="5A1892A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3</w:t>
            </w:r>
          </w:p>
        </w:tc>
      </w:tr>
      <w:tr w:rsidR="008518AB" w:rsidRPr="00EC46E3" w14:paraId="6DE4A65E" w14:textId="6C506A5D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560A3C09" w14:textId="62CA965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19</w:t>
            </w:r>
          </w:p>
        </w:tc>
        <w:tc>
          <w:tcPr>
            <w:tcW w:w="4394" w:type="dxa"/>
            <w:noWrap/>
            <w:vAlign w:val="center"/>
            <w:hideMark/>
          </w:tcPr>
          <w:p w14:paraId="61AE14B0" w14:textId="5B5AB22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RLAKLLKGGKYILKKITM</w:t>
            </w:r>
          </w:p>
        </w:tc>
        <w:tc>
          <w:tcPr>
            <w:tcW w:w="1134" w:type="dxa"/>
            <w:noWrap/>
            <w:vAlign w:val="center"/>
          </w:tcPr>
          <w:p w14:paraId="6E5C8198" w14:textId="4171E32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482</w:t>
            </w:r>
          </w:p>
        </w:tc>
        <w:tc>
          <w:tcPr>
            <w:tcW w:w="993" w:type="dxa"/>
            <w:vAlign w:val="center"/>
          </w:tcPr>
          <w:p w14:paraId="0809E170" w14:textId="4925211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9</w:t>
            </w:r>
          </w:p>
        </w:tc>
        <w:tc>
          <w:tcPr>
            <w:tcW w:w="1134" w:type="dxa"/>
            <w:vAlign w:val="center"/>
          </w:tcPr>
          <w:p w14:paraId="60CB80B1" w14:textId="3073773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640D6519" w14:textId="58B0C56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048</w:t>
            </w:r>
          </w:p>
        </w:tc>
      </w:tr>
      <w:tr w:rsidR="008518AB" w:rsidRPr="00EC46E3" w14:paraId="5791786D" w14:textId="70EC5EE6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77CF519E" w14:textId="6EDB161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252</w:t>
            </w:r>
          </w:p>
        </w:tc>
        <w:tc>
          <w:tcPr>
            <w:tcW w:w="4394" w:type="dxa"/>
            <w:noWrap/>
            <w:vAlign w:val="center"/>
            <w:hideMark/>
          </w:tcPr>
          <w:p w14:paraId="677B02C5" w14:textId="7917E8E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MGSFRKLIKKLAKW</w:t>
            </w:r>
          </w:p>
        </w:tc>
        <w:tc>
          <w:tcPr>
            <w:tcW w:w="1134" w:type="dxa"/>
            <w:noWrap/>
            <w:vAlign w:val="center"/>
          </w:tcPr>
          <w:p w14:paraId="752640D1" w14:textId="254F8CD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491</w:t>
            </w:r>
          </w:p>
        </w:tc>
        <w:tc>
          <w:tcPr>
            <w:tcW w:w="993" w:type="dxa"/>
            <w:vAlign w:val="center"/>
          </w:tcPr>
          <w:p w14:paraId="50E73CB8" w14:textId="77DAC52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5</w:t>
            </w:r>
          </w:p>
        </w:tc>
        <w:tc>
          <w:tcPr>
            <w:tcW w:w="1134" w:type="dxa"/>
            <w:vAlign w:val="center"/>
          </w:tcPr>
          <w:p w14:paraId="0FA80294" w14:textId="1ECB74F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  <w:tc>
          <w:tcPr>
            <w:tcW w:w="1024" w:type="dxa"/>
            <w:vAlign w:val="center"/>
          </w:tcPr>
          <w:p w14:paraId="37019032" w14:textId="7E52058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8518AB" w:rsidRPr="00EC46E3" w14:paraId="3B176A14" w14:textId="5205A4B5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02C5DA06" w14:textId="3DD01A7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213</w:t>
            </w:r>
          </w:p>
        </w:tc>
        <w:tc>
          <w:tcPr>
            <w:tcW w:w="4394" w:type="dxa"/>
            <w:noWrap/>
            <w:vAlign w:val="center"/>
            <w:hideMark/>
          </w:tcPr>
          <w:p w14:paraId="7B49C549" w14:textId="15F91360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HKCYKWFIKMLRKFQ</w:t>
            </w:r>
          </w:p>
        </w:tc>
        <w:tc>
          <w:tcPr>
            <w:tcW w:w="1134" w:type="dxa"/>
            <w:noWrap/>
            <w:vAlign w:val="center"/>
          </w:tcPr>
          <w:p w14:paraId="582268B2" w14:textId="0F69106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982</w:t>
            </w:r>
          </w:p>
        </w:tc>
        <w:tc>
          <w:tcPr>
            <w:tcW w:w="993" w:type="dxa"/>
            <w:vAlign w:val="center"/>
          </w:tcPr>
          <w:p w14:paraId="7BE04A6A" w14:textId="4CA6568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5</w:t>
            </w:r>
          </w:p>
        </w:tc>
        <w:tc>
          <w:tcPr>
            <w:tcW w:w="1134" w:type="dxa"/>
            <w:vAlign w:val="center"/>
          </w:tcPr>
          <w:p w14:paraId="77E45BAC" w14:textId="2451FAC5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.2</w:t>
            </w:r>
          </w:p>
        </w:tc>
        <w:tc>
          <w:tcPr>
            <w:tcW w:w="1024" w:type="dxa"/>
            <w:vAlign w:val="center"/>
          </w:tcPr>
          <w:p w14:paraId="3D8C85BA" w14:textId="780E11D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6EC6E4CD" w14:textId="52F2FF78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0C4D4CF2" w14:textId="1E3EFBA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36</w:t>
            </w:r>
          </w:p>
        </w:tc>
        <w:tc>
          <w:tcPr>
            <w:tcW w:w="4394" w:type="dxa"/>
            <w:noWrap/>
            <w:vAlign w:val="center"/>
            <w:hideMark/>
          </w:tcPr>
          <w:p w14:paraId="0C8DA4ED" w14:textId="028FB82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MKTFKKKFLKQFAKRLAGRIYPRFK</w:t>
            </w:r>
          </w:p>
        </w:tc>
        <w:tc>
          <w:tcPr>
            <w:tcW w:w="1134" w:type="dxa"/>
            <w:noWrap/>
            <w:vAlign w:val="center"/>
          </w:tcPr>
          <w:p w14:paraId="30FCD6BD" w14:textId="5E985AF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25</w:t>
            </w:r>
          </w:p>
        </w:tc>
        <w:tc>
          <w:tcPr>
            <w:tcW w:w="993" w:type="dxa"/>
            <w:vAlign w:val="center"/>
          </w:tcPr>
          <w:p w14:paraId="4A453606" w14:textId="15E6119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  <w:tc>
          <w:tcPr>
            <w:tcW w:w="1134" w:type="dxa"/>
            <w:vAlign w:val="center"/>
          </w:tcPr>
          <w:p w14:paraId="58AB4C37" w14:textId="363EB61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4F3F82B3" w14:textId="1EDD369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7</w:t>
            </w:r>
          </w:p>
        </w:tc>
      </w:tr>
      <w:tr w:rsidR="008518AB" w:rsidRPr="00EC46E3" w14:paraId="0DE024F0" w14:textId="5285DA47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5F448C00" w14:textId="1EF13DD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18</w:t>
            </w:r>
          </w:p>
        </w:tc>
        <w:tc>
          <w:tcPr>
            <w:tcW w:w="4394" w:type="dxa"/>
            <w:noWrap/>
            <w:vAlign w:val="center"/>
            <w:hideMark/>
          </w:tcPr>
          <w:p w14:paraId="63BBBBD5" w14:textId="3238262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WKPKIYRTAKKILKIAGKTL</w:t>
            </w:r>
          </w:p>
        </w:tc>
        <w:tc>
          <w:tcPr>
            <w:tcW w:w="1134" w:type="dxa"/>
            <w:noWrap/>
            <w:vAlign w:val="center"/>
          </w:tcPr>
          <w:p w14:paraId="3421C06F" w14:textId="2F1BF611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95</w:t>
            </w:r>
          </w:p>
        </w:tc>
        <w:tc>
          <w:tcPr>
            <w:tcW w:w="993" w:type="dxa"/>
            <w:vAlign w:val="center"/>
          </w:tcPr>
          <w:p w14:paraId="2DD88AF2" w14:textId="5EBBAC7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1</w:t>
            </w:r>
          </w:p>
        </w:tc>
        <w:tc>
          <w:tcPr>
            <w:tcW w:w="1134" w:type="dxa"/>
            <w:vAlign w:val="center"/>
          </w:tcPr>
          <w:p w14:paraId="6171FC11" w14:textId="60D507B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5</w:t>
            </w:r>
          </w:p>
        </w:tc>
        <w:tc>
          <w:tcPr>
            <w:tcW w:w="1024" w:type="dxa"/>
            <w:vAlign w:val="center"/>
          </w:tcPr>
          <w:p w14:paraId="7413BA0B" w14:textId="6796865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1</w:t>
            </w:r>
          </w:p>
        </w:tc>
      </w:tr>
      <w:tr w:rsidR="008518AB" w:rsidRPr="00EC46E3" w14:paraId="3018668C" w14:textId="33D5398C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6AF5D105" w14:textId="44B4C81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68</w:t>
            </w:r>
          </w:p>
        </w:tc>
        <w:tc>
          <w:tcPr>
            <w:tcW w:w="4394" w:type="dxa"/>
            <w:noWrap/>
            <w:vAlign w:val="center"/>
            <w:hideMark/>
          </w:tcPr>
          <w:p w14:paraId="736091BE" w14:textId="0A0CBC2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KKKFKKFSKGFQKTLMGMLCMSAAKAW</w:t>
            </w:r>
          </w:p>
        </w:tc>
        <w:tc>
          <w:tcPr>
            <w:tcW w:w="1134" w:type="dxa"/>
            <w:noWrap/>
            <w:vAlign w:val="center"/>
          </w:tcPr>
          <w:p w14:paraId="5AC419A3" w14:textId="259A63E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21</w:t>
            </w:r>
          </w:p>
        </w:tc>
        <w:tc>
          <w:tcPr>
            <w:tcW w:w="993" w:type="dxa"/>
            <w:vAlign w:val="center"/>
          </w:tcPr>
          <w:p w14:paraId="16BA5D5E" w14:textId="2EF68E6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8</w:t>
            </w:r>
          </w:p>
        </w:tc>
        <w:tc>
          <w:tcPr>
            <w:tcW w:w="1134" w:type="dxa"/>
            <w:vAlign w:val="center"/>
          </w:tcPr>
          <w:p w14:paraId="66A1F1A2" w14:textId="43C29D5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160D8BF3" w14:textId="1C1B508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9.1</w:t>
            </w:r>
          </w:p>
        </w:tc>
      </w:tr>
      <w:tr w:rsidR="008518AB" w:rsidRPr="00EC46E3" w14:paraId="29F6DFCA" w14:textId="20BEA5D2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3322C4A7" w14:textId="6A0EFA4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214</w:t>
            </w:r>
          </w:p>
        </w:tc>
        <w:tc>
          <w:tcPr>
            <w:tcW w:w="4394" w:type="dxa"/>
            <w:noWrap/>
            <w:vAlign w:val="center"/>
            <w:hideMark/>
          </w:tcPr>
          <w:p w14:paraId="57DF128F" w14:textId="76152AB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QKIFQKLAARGILLPLAPFIMERIKW</w:t>
            </w:r>
          </w:p>
        </w:tc>
        <w:tc>
          <w:tcPr>
            <w:tcW w:w="1134" w:type="dxa"/>
            <w:noWrap/>
            <w:vAlign w:val="center"/>
          </w:tcPr>
          <w:p w14:paraId="23D7D443" w14:textId="2515BD8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802</w:t>
            </w:r>
          </w:p>
        </w:tc>
        <w:tc>
          <w:tcPr>
            <w:tcW w:w="993" w:type="dxa"/>
            <w:vAlign w:val="center"/>
          </w:tcPr>
          <w:p w14:paraId="43E2058F" w14:textId="4E158DE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7</w:t>
            </w:r>
          </w:p>
        </w:tc>
        <w:tc>
          <w:tcPr>
            <w:tcW w:w="1134" w:type="dxa"/>
            <w:vAlign w:val="center"/>
          </w:tcPr>
          <w:p w14:paraId="6DFB6B05" w14:textId="2BF0F1C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4CEC3A23" w14:textId="5577BDC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</w:tr>
      <w:tr w:rsidR="008518AB" w:rsidRPr="00EC46E3" w14:paraId="40B704DF" w14:textId="1D7F2A2F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7EF40CDD" w14:textId="7508AA89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89</w:t>
            </w:r>
          </w:p>
        </w:tc>
        <w:tc>
          <w:tcPr>
            <w:tcW w:w="4394" w:type="dxa"/>
            <w:noWrap/>
            <w:vAlign w:val="center"/>
            <w:hideMark/>
          </w:tcPr>
          <w:p w14:paraId="739E7B3C" w14:textId="0D91C00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LKALMKILALFMAKKIT</w:t>
            </w:r>
          </w:p>
        </w:tc>
        <w:tc>
          <w:tcPr>
            <w:tcW w:w="1134" w:type="dxa"/>
            <w:noWrap/>
            <w:vAlign w:val="center"/>
          </w:tcPr>
          <w:p w14:paraId="21EA9DDE" w14:textId="2B80EB3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644</w:t>
            </w:r>
          </w:p>
        </w:tc>
        <w:tc>
          <w:tcPr>
            <w:tcW w:w="993" w:type="dxa"/>
            <w:vAlign w:val="center"/>
          </w:tcPr>
          <w:p w14:paraId="71D9F45B" w14:textId="0BCD786D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8</w:t>
            </w:r>
          </w:p>
        </w:tc>
        <w:tc>
          <w:tcPr>
            <w:tcW w:w="1134" w:type="dxa"/>
            <w:vAlign w:val="center"/>
          </w:tcPr>
          <w:p w14:paraId="47375176" w14:textId="6491AB5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No hits</w:t>
            </w:r>
          </w:p>
        </w:tc>
        <w:tc>
          <w:tcPr>
            <w:tcW w:w="1024" w:type="dxa"/>
            <w:vAlign w:val="center"/>
          </w:tcPr>
          <w:p w14:paraId="3281FBE8" w14:textId="4366F5D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1</w:t>
            </w:r>
          </w:p>
        </w:tc>
      </w:tr>
      <w:tr w:rsidR="008518AB" w:rsidRPr="00EC46E3" w14:paraId="169A2A47" w14:textId="3FA9BAEA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4842B3D5" w14:textId="7D5C24BF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386</w:t>
            </w:r>
          </w:p>
        </w:tc>
        <w:tc>
          <w:tcPr>
            <w:tcW w:w="4394" w:type="dxa"/>
            <w:noWrap/>
            <w:vAlign w:val="center"/>
            <w:hideMark/>
          </w:tcPr>
          <w:p w14:paraId="41F9BD88" w14:textId="771BD5C6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IGLKLRAAIAKGLLHALLKGARAD</w:t>
            </w:r>
          </w:p>
        </w:tc>
        <w:tc>
          <w:tcPr>
            <w:tcW w:w="1134" w:type="dxa"/>
            <w:noWrap/>
            <w:vAlign w:val="center"/>
          </w:tcPr>
          <w:p w14:paraId="24E8EB5E" w14:textId="01E5084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857</w:t>
            </w:r>
          </w:p>
        </w:tc>
        <w:tc>
          <w:tcPr>
            <w:tcW w:w="993" w:type="dxa"/>
            <w:vAlign w:val="center"/>
          </w:tcPr>
          <w:p w14:paraId="3DBCAF3C" w14:textId="4A7ACB9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5</w:t>
            </w:r>
          </w:p>
        </w:tc>
        <w:tc>
          <w:tcPr>
            <w:tcW w:w="1134" w:type="dxa"/>
            <w:vAlign w:val="center"/>
          </w:tcPr>
          <w:p w14:paraId="2B522D75" w14:textId="63E0D36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.5</w:t>
            </w:r>
          </w:p>
        </w:tc>
        <w:tc>
          <w:tcPr>
            <w:tcW w:w="1024" w:type="dxa"/>
            <w:vAlign w:val="center"/>
          </w:tcPr>
          <w:p w14:paraId="6D746F5B" w14:textId="431B9AD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</w:t>
            </w:r>
          </w:p>
        </w:tc>
      </w:tr>
      <w:tr w:rsidR="008518AB" w:rsidRPr="00EC46E3" w14:paraId="105A5B72" w14:textId="26E0F9C9" w:rsidTr="008518AB">
        <w:trPr>
          <w:trHeight w:val="283"/>
          <w:jc w:val="center"/>
        </w:trPr>
        <w:tc>
          <w:tcPr>
            <w:tcW w:w="851" w:type="dxa"/>
            <w:noWrap/>
            <w:vAlign w:val="center"/>
            <w:hideMark/>
          </w:tcPr>
          <w:p w14:paraId="335490F4" w14:textId="4CE5C3BC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20</w:t>
            </w:r>
          </w:p>
        </w:tc>
        <w:tc>
          <w:tcPr>
            <w:tcW w:w="4394" w:type="dxa"/>
            <w:noWrap/>
            <w:vAlign w:val="center"/>
            <w:hideMark/>
          </w:tcPr>
          <w:p w14:paraId="4E49AC18" w14:textId="0DD89DC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RWKKILGKAGKLLALRSGKLIL</w:t>
            </w:r>
          </w:p>
        </w:tc>
        <w:tc>
          <w:tcPr>
            <w:tcW w:w="1134" w:type="dxa"/>
            <w:noWrap/>
            <w:vAlign w:val="center"/>
          </w:tcPr>
          <w:p w14:paraId="7B5BEB2F" w14:textId="4A29F412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161</w:t>
            </w:r>
          </w:p>
        </w:tc>
        <w:tc>
          <w:tcPr>
            <w:tcW w:w="993" w:type="dxa"/>
            <w:vAlign w:val="center"/>
          </w:tcPr>
          <w:p w14:paraId="03DE88DA" w14:textId="46853E6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2</w:t>
            </w:r>
          </w:p>
        </w:tc>
        <w:tc>
          <w:tcPr>
            <w:tcW w:w="1134" w:type="dxa"/>
            <w:vAlign w:val="center"/>
          </w:tcPr>
          <w:p w14:paraId="3634F5C2" w14:textId="00B752B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</w:t>
            </w:r>
          </w:p>
        </w:tc>
        <w:tc>
          <w:tcPr>
            <w:tcW w:w="1024" w:type="dxa"/>
            <w:vAlign w:val="center"/>
          </w:tcPr>
          <w:p w14:paraId="1FDB5416" w14:textId="13ED7F97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4</w:t>
            </w:r>
          </w:p>
        </w:tc>
      </w:tr>
      <w:tr w:rsidR="008518AB" w:rsidRPr="00EC46E3" w14:paraId="522D60CE" w14:textId="3C358F15" w:rsidTr="008518AB">
        <w:trPr>
          <w:trHeight w:val="283"/>
          <w:jc w:val="center"/>
        </w:trPr>
        <w:tc>
          <w:tcPr>
            <w:tcW w:w="851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7572D125" w14:textId="75A53264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35</w:t>
            </w:r>
          </w:p>
        </w:tc>
        <w:tc>
          <w:tcPr>
            <w:tcW w:w="4394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50CE6323" w14:textId="3BE96CEE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KWKQFLKKLAKLIATRIAIIIKRRLK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noWrap/>
            <w:vAlign w:val="center"/>
          </w:tcPr>
          <w:p w14:paraId="18BE28BC" w14:textId="0504CBEB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078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vAlign w:val="center"/>
          </w:tcPr>
          <w:p w14:paraId="03C1DA22" w14:textId="240FA79A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6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vAlign w:val="center"/>
          </w:tcPr>
          <w:p w14:paraId="24C5BA20" w14:textId="079D7F63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85</w:t>
            </w:r>
          </w:p>
        </w:tc>
        <w:tc>
          <w:tcPr>
            <w:tcW w:w="1024" w:type="dxa"/>
            <w:tcBorders>
              <w:bottom w:val="single" w:sz="12" w:space="0" w:color="auto"/>
            </w:tcBorders>
            <w:vAlign w:val="center"/>
          </w:tcPr>
          <w:p w14:paraId="6DBEF038" w14:textId="402CB488" w:rsidR="008518AB" w:rsidRPr="008518AB" w:rsidRDefault="008518AB" w:rsidP="008518AB">
            <w:pPr>
              <w:spacing w:line="36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518AB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3</w:t>
            </w:r>
          </w:p>
        </w:tc>
      </w:tr>
    </w:tbl>
    <w:p w14:paraId="0E09FA19" w14:textId="25090C90" w:rsidR="00B463DA" w:rsidRDefault="008518AB" w:rsidP="009F4F0A">
      <w:pPr>
        <w:spacing w:beforeLines="50" w:before="120" w:line="360" w:lineRule="auto"/>
        <w:jc w:val="both"/>
        <w:rPr>
          <w:rFonts w:ascii="Times New Roman" w:hAnsi="Times New Roman" w:cs="Times New Roman"/>
        </w:rPr>
      </w:pPr>
      <w:r w:rsidRPr="008518AB">
        <w:rPr>
          <w:rFonts w:ascii="Times New Roman" w:hAnsi="Times New Roman" w:cs="Times New Roman" w:hint="eastAsia"/>
          <w:vertAlign w:val="superscript"/>
        </w:rPr>
        <w:t>a</w:t>
      </w:r>
      <w:r>
        <w:rPr>
          <w:rFonts w:ascii="Times New Roman" w:hAnsi="Times New Roman" w:cs="Times New Roman"/>
        </w:rPr>
        <w:t>: E-value was from alignment with the training set.</w:t>
      </w:r>
    </w:p>
    <w:p w14:paraId="7ABC15EC" w14:textId="5D3EE8CE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  <w:r w:rsidRPr="008518AB"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>: E-value was from alignment with DRAMP.</w:t>
      </w:r>
    </w:p>
    <w:p w14:paraId="648829A6" w14:textId="77777777" w:rsidR="008518AB" w:rsidRP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88019DB" w14:textId="26BFCF2C" w:rsidR="00082544" w:rsidRDefault="00BD2CA9" w:rsidP="0008254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d</w:t>
      </w:r>
      <w:r w:rsidR="00082544" w:rsidRPr="00EC46E3">
        <w:rPr>
          <w:rFonts w:ascii="Times New Roman" w:hAnsi="Times New Roman" w:cs="Times New Roman"/>
          <w:b/>
          <w:bCs/>
        </w:rPr>
        <w:t>.</w:t>
      </w:r>
      <w:r w:rsidR="00082544">
        <w:rPr>
          <w:rFonts w:ascii="Times New Roman" w:hAnsi="Times New Roman" w:cs="Times New Roman"/>
        </w:rPr>
        <w:t xml:space="preserve"> The EC</w:t>
      </w:r>
      <w:r w:rsidR="00082544" w:rsidRPr="00E0383D">
        <w:rPr>
          <w:rFonts w:ascii="Times New Roman" w:hAnsi="Times New Roman" w:cs="Times New Roman"/>
          <w:vertAlign w:val="subscript"/>
        </w:rPr>
        <w:t>50</w:t>
      </w:r>
      <w:r w:rsidR="00082544" w:rsidRPr="009F4F0A">
        <w:rPr>
          <w:rFonts w:ascii="Times New Roman" w:hAnsi="Times New Roman" w:cs="Times New Roman"/>
        </w:rPr>
        <w:t xml:space="preserve"> (</w:t>
      </w:r>
      <w:proofErr w:type="spellStart"/>
      <w:r w:rsidR="00082544">
        <w:rPr>
          <w:rFonts w:ascii="Times New Roman" w:hAnsi="Times New Roman" w:cs="Times New Roman"/>
        </w:rPr>
        <w:t>μM</w:t>
      </w:r>
      <w:proofErr w:type="spellEnd"/>
      <w:r w:rsidR="00082544" w:rsidRPr="009F4F0A">
        <w:rPr>
          <w:rFonts w:ascii="Times New Roman" w:hAnsi="Times New Roman" w:cs="Times New Roman"/>
        </w:rPr>
        <w:t xml:space="preserve">) </w:t>
      </w:r>
      <w:r w:rsidR="00082544">
        <w:rPr>
          <w:rFonts w:ascii="Times New Roman" w:hAnsi="Times New Roman" w:cs="Times New Roman"/>
        </w:rPr>
        <w:t>of AMPs inhibiting four enveloped viruses.</w:t>
      </w:r>
    </w:p>
    <w:tbl>
      <w:tblPr>
        <w:tblW w:w="6755" w:type="dxa"/>
        <w:jc w:val="center"/>
        <w:tblLayout w:type="fixed"/>
        <w:tblLook w:val="04A0" w:firstRow="1" w:lastRow="0" w:firstColumn="1" w:lastColumn="0" w:noHBand="0" w:noVBand="1"/>
      </w:tblPr>
      <w:tblGrid>
        <w:gridCol w:w="993"/>
        <w:gridCol w:w="1152"/>
        <w:gridCol w:w="1152"/>
        <w:gridCol w:w="1153"/>
        <w:gridCol w:w="1152"/>
        <w:gridCol w:w="1153"/>
      </w:tblGrid>
      <w:tr w:rsidR="00943FF0" w:rsidRPr="0075234A" w14:paraId="6BB412EB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6CBA68" w14:textId="77777777" w:rsidR="00943FF0" w:rsidRPr="0075234A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MP</w:t>
            </w:r>
          </w:p>
        </w:tc>
        <w:tc>
          <w:tcPr>
            <w:tcW w:w="11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9EE7B8F" w14:textId="22B63D21" w:rsidR="00943FF0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G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nerator</w:t>
            </w:r>
          </w:p>
        </w:tc>
        <w:tc>
          <w:tcPr>
            <w:tcW w:w="11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37E512" w14:textId="4AEF5075" w:rsidR="00943FF0" w:rsidRPr="0075234A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CHIKV</w:t>
            </w:r>
          </w:p>
        </w:tc>
        <w:tc>
          <w:tcPr>
            <w:tcW w:w="11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BD3B6" w14:textId="77777777" w:rsidR="00943FF0" w:rsidRPr="0075234A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H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TNV</w:t>
            </w:r>
          </w:p>
        </w:tc>
        <w:tc>
          <w:tcPr>
            <w:tcW w:w="11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59D5F" w14:textId="77777777" w:rsidR="00943FF0" w:rsidRPr="0075234A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DENV-2</w:t>
            </w:r>
          </w:p>
        </w:tc>
        <w:tc>
          <w:tcPr>
            <w:tcW w:w="11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031E74" w14:textId="77777777" w:rsidR="00943FF0" w:rsidRPr="0075234A" w:rsidRDefault="00943FF0" w:rsidP="00702198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HSV-1</w:t>
            </w:r>
          </w:p>
        </w:tc>
      </w:tr>
      <w:tr w:rsidR="00943FF0" w:rsidRPr="0075234A" w14:paraId="1E0F9249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46A5D9" w14:textId="77777777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 w:rsidRPr="003F4111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7FF42C84" w14:textId="70633B89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556601" w14:textId="086B3651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6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6E4B1" w14:textId="7E9B07B0" w:rsidR="00943FF0" w:rsidRPr="009F4F0A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F4F0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F03A36" w14:textId="0CD47999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F4F0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1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5F046" w14:textId="59728BE6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5</w:t>
            </w:r>
          </w:p>
        </w:tc>
      </w:tr>
      <w:tr w:rsidR="00943FF0" w:rsidRPr="0075234A" w14:paraId="17490E95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6BC0BA" w14:textId="77777777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02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</w:tcPr>
          <w:p w14:paraId="62488B00" w14:textId="678E9047" w:rsidR="00943FF0" w:rsidRPr="009F4F0A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F4F0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1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CD80F9" w14:textId="4C96B191" w:rsidR="00943FF0" w:rsidRPr="009F4F0A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F4F0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37</w:t>
            </w:r>
          </w:p>
        </w:tc>
        <w:tc>
          <w:tcPr>
            <w:tcW w:w="11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D9D5C2" w14:textId="4E145F5B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2</w:t>
            </w:r>
            <w:r w:rsidRPr="003F4111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08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EA2C59" w14:textId="2450AAA4" w:rsidR="00943FF0" w:rsidRPr="009F4F0A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3F4111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0</w:t>
            </w:r>
            <w:r w:rsidRPr="003F4111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99</w:t>
            </w:r>
          </w:p>
        </w:tc>
        <w:tc>
          <w:tcPr>
            <w:tcW w:w="11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B42701" w14:textId="459634AE" w:rsidR="00943FF0" w:rsidRPr="009F4F0A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F4F0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93</w:t>
            </w:r>
          </w:p>
        </w:tc>
      </w:tr>
      <w:tr w:rsidR="00943FF0" w:rsidRPr="0075234A" w14:paraId="1E1FC553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12CF6" w14:textId="77777777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7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49FA6FBA" w14:textId="7450124E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E6DA78" w14:textId="4C26F18D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0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580629" w14:textId="6BEBF6DA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2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12133" w14:textId="45AF2A06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4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934DE3" w14:textId="29187519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73</w:t>
            </w:r>
          </w:p>
        </w:tc>
      </w:tr>
      <w:tr w:rsidR="00943FF0" w:rsidRPr="0075234A" w14:paraId="331AD9EA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AF7E50" w14:textId="74F3F8C6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 w:rsidRPr="003F4111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35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14:paraId="51562E45" w14:textId="2A31B40C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D951C" w14:textId="1CE14044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6.7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9E290A" w14:textId="4DC2906E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97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99449E" w14:textId="21D80067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0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A2F07" w14:textId="3A23276B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.28</w:t>
            </w:r>
          </w:p>
        </w:tc>
      </w:tr>
      <w:tr w:rsidR="00943FF0" w:rsidRPr="0075234A" w14:paraId="6EFBB406" w14:textId="77777777" w:rsidTr="009F4F0A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E881A07" w14:textId="60FA9BFF" w:rsidR="00943FF0" w:rsidRPr="003F4111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 w:rsidRPr="003F4111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4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2FA3CD7" w14:textId="4C3C5643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65B815E" w14:textId="44B39ECB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2.08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F7ED2AF" w14:textId="6A995CFA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F654DC0" w14:textId="53E64198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9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C64B835" w14:textId="5B20415B" w:rsidR="00943FF0" w:rsidRPr="00943FF0" w:rsidRDefault="00943FF0" w:rsidP="00943FF0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943FF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30</w:t>
            </w:r>
          </w:p>
        </w:tc>
      </w:tr>
    </w:tbl>
    <w:p w14:paraId="1FFFE40D" w14:textId="4D688F39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F4B627C" w14:textId="77777777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6BB36B7" w14:textId="46238169" w:rsidR="0075234A" w:rsidRDefault="00BD2CA9" w:rsidP="00597CC7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>Supplementary file 1</w:t>
      </w:r>
      <w:r>
        <w:rPr>
          <w:rFonts w:ascii="Times New Roman" w:hAnsi="Times New Roman" w:cs="Times New Roman"/>
          <w:b/>
          <w:bCs/>
        </w:rPr>
        <w:t>e</w:t>
      </w:r>
      <w:r w:rsidR="0075234A" w:rsidRPr="00EC46E3">
        <w:rPr>
          <w:rFonts w:ascii="Times New Roman" w:hAnsi="Times New Roman" w:cs="Times New Roman"/>
          <w:b/>
          <w:bCs/>
        </w:rPr>
        <w:t>.</w:t>
      </w:r>
      <w:r w:rsidR="0075234A">
        <w:rPr>
          <w:rFonts w:ascii="Times New Roman" w:hAnsi="Times New Roman" w:cs="Times New Roman"/>
        </w:rPr>
        <w:t xml:space="preserve"> The selectivity index (SI) of three </w:t>
      </w:r>
      <w:r w:rsidR="00082544">
        <w:rPr>
          <w:rFonts w:ascii="Times New Roman" w:hAnsi="Times New Roman" w:cs="Times New Roman"/>
        </w:rPr>
        <w:t xml:space="preserve">AMPs </w:t>
      </w:r>
      <w:r w:rsidR="0075234A">
        <w:rPr>
          <w:rFonts w:ascii="Times New Roman" w:hAnsi="Times New Roman" w:cs="Times New Roman"/>
        </w:rPr>
        <w:t>inhibiting four enveloped viruses.</w:t>
      </w:r>
    </w:p>
    <w:tbl>
      <w:tblPr>
        <w:tblW w:w="5603" w:type="dxa"/>
        <w:jc w:val="center"/>
        <w:tblLayout w:type="fixed"/>
        <w:tblLook w:val="04A0" w:firstRow="1" w:lastRow="0" w:firstColumn="1" w:lastColumn="0" w:noHBand="0" w:noVBand="1"/>
      </w:tblPr>
      <w:tblGrid>
        <w:gridCol w:w="993"/>
        <w:gridCol w:w="1152"/>
        <w:gridCol w:w="1153"/>
        <w:gridCol w:w="1152"/>
        <w:gridCol w:w="1153"/>
      </w:tblGrid>
      <w:tr w:rsidR="00185007" w:rsidRPr="0075234A" w14:paraId="6D4A485A" w14:textId="77777777" w:rsidTr="00185007">
        <w:trPr>
          <w:trHeight w:val="276"/>
          <w:jc w:val="center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68AE2" w14:textId="5891DA5C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MP</w:t>
            </w:r>
          </w:p>
        </w:tc>
        <w:tc>
          <w:tcPr>
            <w:tcW w:w="11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AD8D1" w14:textId="0CCBA95C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CHIKV</w:t>
            </w:r>
          </w:p>
        </w:tc>
        <w:tc>
          <w:tcPr>
            <w:tcW w:w="11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7CA629" w14:textId="5F266B0E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H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TNV</w:t>
            </w:r>
          </w:p>
        </w:tc>
        <w:tc>
          <w:tcPr>
            <w:tcW w:w="11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F63BC" w14:textId="112E2050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DENV-2</w:t>
            </w:r>
          </w:p>
        </w:tc>
        <w:tc>
          <w:tcPr>
            <w:tcW w:w="11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A21244" w14:textId="2041A2AB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HSV-1</w:t>
            </w:r>
          </w:p>
        </w:tc>
      </w:tr>
      <w:tr w:rsidR="00185007" w:rsidRPr="0075234A" w14:paraId="51767C18" w14:textId="77777777" w:rsidTr="00185007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AC40E3" w14:textId="391D6EF9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20607" w14:textId="0747DDDF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3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.27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E11E8" w14:textId="59184AB0" w:rsidR="00185007" w:rsidRPr="00A43942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5</w:t>
            </w: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0.36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1E98B" w14:textId="27670940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7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D94181" w14:textId="667ECF09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72</w:t>
            </w:r>
          </w:p>
        </w:tc>
      </w:tr>
      <w:tr w:rsidR="00185007" w:rsidRPr="0075234A" w14:paraId="55195A11" w14:textId="77777777" w:rsidTr="001F3F06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839808" w14:textId="2F1570C5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02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6C59A6" w14:textId="426BC165" w:rsidR="00185007" w:rsidRPr="00A43942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1</w:t>
            </w: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49.21</w:t>
            </w:r>
          </w:p>
        </w:tc>
        <w:tc>
          <w:tcPr>
            <w:tcW w:w="11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B820FA" w14:textId="3818F75C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3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.75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D5F155" w14:textId="66702AC5" w:rsidR="00185007" w:rsidRPr="00A43942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5</w:t>
            </w: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1.05</w:t>
            </w:r>
          </w:p>
        </w:tc>
        <w:tc>
          <w:tcPr>
            <w:tcW w:w="11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9833E7" w14:textId="1F54FC44" w:rsidR="00185007" w:rsidRPr="00A43942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A43942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5</w:t>
            </w:r>
            <w:r w:rsidRPr="00A4394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9.01</w:t>
            </w:r>
          </w:p>
        </w:tc>
      </w:tr>
      <w:tr w:rsidR="00185007" w:rsidRPr="0075234A" w14:paraId="204D6E51" w14:textId="77777777" w:rsidTr="001F3F06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8A1177D" w14:textId="3DAFEFD4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7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70F0407" w14:textId="6372AD22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64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61A76C8" w14:textId="7DF51BBB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.6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04BA243" w14:textId="55575839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.90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09CA261" w14:textId="636F3F1A" w:rsidR="00185007" w:rsidRPr="0075234A" w:rsidRDefault="00185007" w:rsidP="0092550B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6.90</w:t>
            </w:r>
          </w:p>
        </w:tc>
      </w:tr>
    </w:tbl>
    <w:p w14:paraId="7D6B966D" w14:textId="77777777" w:rsidR="001F3F06" w:rsidRPr="0075234A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2FC6BD43" w14:textId="29D92033" w:rsidR="0075234A" w:rsidRDefault="00BD2CA9" w:rsidP="00597CC7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f</w:t>
      </w:r>
      <w:r w:rsidR="0075234A" w:rsidRPr="00EC46E3">
        <w:rPr>
          <w:rFonts w:ascii="Times New Roman" w:hAnsi="Times New Roman" w:cs="Times New Roman"/>
          <w:b/>
          <w:bCs/>
        </w:rPr>
        <w:t xml:space="preserve">. </w:t>
      </w:r>
      <w:r w:rsidR="0075234A">
        <w:rPr>
          <w:rFonts w:ascii="Times New Roman" w:hAnsi="Times New Roman" w:cs="Times New Roman"/>
        </w:rPr>
        <w:t>Reported and predicted MICs of some recently mined AMPs</w:t>
      </w:r>
      <w:r w:rsidR="0075234A">
        <w:rPr>
          <w:rFonts w:ascii="Times New Roman" w:hAnsi="Times New Roman" w:cs="Times New Roman" w:hint="eastAsia"/>
        </w:rPr>
        <w:t>.</w:t>
      </w:r>
    </w:p>
    <w:tbl>
      <w:tblPr>
        <w:tblStyle w:val="ac"/>
        <w:tblW w:w="1091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1"/>
        <w:gridCol w:w="1601"/>
        <w:gridCol w:w="6328"/>
        <w:gridCol w:w="632"/>
        <w:gridCol w:w="1016"/>
        <w:gridCol w:w="1035"/>
      </w:tblGrid>
      <w:tr w:rsidR="0092550B" w:rsidRPr="00EC46E3" w14:paraId="60FE600B" w14:textId="77777777" w:rsidTr="0075668A">
        <w:trPr>
          <w:trHeight w:val="283"/>
          <w:jc w:val="center"/>
        </w:trPr>
        <w:tc>
          <w:tcPr>
            <w:tcW w:w="511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09FDB9B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.</w:t>
            </w:r>
          </w:p>
        </w:tc>
        <w:tc>
          <w:tcPr>
            <w:tcW w:w="1601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65CADE8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ptide</w:t>
            </w:r>
          </w:p>
        </w:tc>
        <w:tc>
          <w:tcPr>
            <w:tcW w:w="6328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32C79F3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quence</w:t>
            </w:r>
          </w:p>
        </w:tc>
        <w:tc>
          <w:tcPr>
            <w:tcW w:w="632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2F34917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  <w:tc>
          <w:tcPr>
            <w:tcW w:w="1016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0EBE80A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ported MIC</w:t>
            </w:r>
          </w:p>
        </w:tc>
        <w:tc>
          <w:tcPr>
            <w:tcW w:w="827" w:type="dxa"/>
            <w:tcBorders>
              <w:top w:val="single" w:sz="12" w:space="0" w:color="auto"/>
              <w:bottom w:val="single" w:sz="8" w:space="0" w:color="auto"/>
            </w:tcBorders>
            <w:noWrap/>
            <w:hideMark/>
          </w:tcPr>
          <w:p w14:paraId="3D5AD73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dicted MIC</w:t>
            </w:r>
          </w:p>
        </w:tc>
      </w:tr>
      <w:tr w:rsidR="0092550B" w:rsidRPr="00EC46E3" w14:paraId="4F4F05F1" w14:textId="77777777" w:rsidTr="0075668A">
        <w:trPr>
          <w:trHeight w:val="283"/>
          <w:jc w:val="center"/>
        </w:trPr>
        <w:tc>
          <w:tcPr>
            <w:tcW w:w="511" w:type="dxa"/>
            <w:tcBorders>
              <w:top w:val="single" w:sz="8" w:space="0" w:color="auto"/>
            </w:tcBorders>
            <w:noWrap/>
            <w:hideMark/>
          </w:tcPr>
          <w:p w14:paraId="19B77FC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01" w:type="dxa"/>
            <w:tcBorders>
              <w:top w:val="single" w:sz="8" w:space="0" w:color="auto"/>
            </w:tcBorders>
            <w:noWrap/>
            <w:hideMark/>
          </w:tcPr>
          <w:p w14:paraId="2FACEF5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BigDynorphin</w:t>
            </w:r>
            <w:proofErr w:type="spellEnd"/>
          </w:p>
        </w:tc>
        <w:tc>
          <w:tcPr>
            <w:tcW w:w="6328" w:type="dxa"/>
            <w:tcBorders>
              <w:top w:val="single" w:sz="8" w:space="0" w:color="auto"/>
            </w:tcBorders>
            <w:noWrap/>
            <w:hideMark/>
          </w:tcPr>
          <w:p w14:paraId="1865FF5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YGGFLRRIRPKLKWDNQKRYGGFLRRQFKVVT</w:t>
            </w:r>
          </w:p>
        </w:tc>
        <w:tc>
          <w:tcPr>
            <w:tcW w:w="632" w:type="dxa"/>
            <w:tcBorders>
              <w:top w:val="single" w:sz="8" w:space="0" w:color="auto"/>
            </w:tcBorders>
            <w:noWrap/>
            <w:hideMark/>
          </w:tcPr>
          <w:p w14:paraId="1C00C129" w14:textId="1DA11A66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tcBorders>
              <w:top w:val="single" w:sz="8" w:space="0" w:color="auto"/>
            </w:tcBorders>
            <w:noWrap/>
            <w:hideMark/>
          </w:tcPr>
          <w:p w14:paraId="63FF099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4.58</w:t>
            </w:r>
          </w:p>
        </w:tc>
        <w:tc>
          <w:tcPr>
            <w:tcW w:w="827" w:type="dxa"/>
            <w:tcBorders>
              <w:top w:val="single" w:sz="8" w:space="0" w:color="auto"/>
            </w:tcBorders>
            <w:noWrap/>
            <w:hideMark/>
          </w:tcPr>
          <w:p w14:paraId="4A202C4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.89</w:t>
            </w:r>
          </w:p>
        </w:tc>
      </w:tr>
      <w:tr w:rsidR="0092550B" w:rsidRPr="00EC46E3" w14:paraId="5CB99E50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25A3D53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601" w:type="dxa"/>
            <w:noWrap/>
            <w:hideMark/>
          </w:tcPr>
          <w:p w14:paraId="1936FFE3" w14:textId="2FFDC17C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Apelin-1</w:t>
            </w:r>
          </w:p>
        </w:tc>
        <w:tc>
          <w:tcPr>
            <w:tcW w:w="6328" w:type="dxa"/>
            <w:noWrap/>
            <w:hideMark/>
          </w:tcPr>
          <w:p w14:paraId="6E0372B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ERPVNLTMRRKLRKHNCLQRRCMPLHSRVPFP</w:t>
            </w:r>
          </w:p>
        </w:tc>
        <w:tc>
          <w:tcPr>
            <w:tcW w:w="632" w:type="dxa"/>
            <w:noWrap/>
            <w:hideMark/>
          </w:tcPr>
          <w:p w14:paraId="1553D83B" w14:textId="50C78A2C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4C9B008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1.67</w:t>
            </w:r>
          </w:p>
        </w:tc>
        <w:tc>
          <w:tcPr>
            <w:tcW w:w="827" w:type="dxa"/>
            <w:noWrap/>
            <w:hideMark/>
          </w:tcPr>
          <w:p w14:paraId="716F7A7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3.87</w:t>
            </w:r>
          </w:p>
        </w:tc>
      </w:tr>
      <w:tr w:rsidR="0092550B" w:rsidRPr="00EC46E3" w14:paraId="4EE74963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57FB4BB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01" w:type="dxa"/>
            <w:noWrap/>
            <w:hideMark/>
          </w:tcPr>
          <w:p w14:paraId="5E9561F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Apelin-36</w:t>
            </w:r>
          </w:p>
        </w:tc>
        <w:tc>
          <w:tcPr>
            <w:tcW w:w="6328" w:type="dxa"/>
            <w:noWrap/>
            <w:hideMark/>
          </w:tcPr>
          <w:p w14:paraId="23DCCF9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LVQPRGSRNGPGPWQGGRRKFRRQRPRLSHKGPNPF</w:t>
            </w:r>
          </w:p>
        </w:tc>
        <w:tc>
          <w:tcPr>
            <w:tcW w:w="632" w:type="dxa"/>
            <w:noWrap/>
            <w:hideMark/>
          </w:tcPr>
          <w:p w14:paraId="6914EC42" w14:textId="5513F148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62B88B5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9.17</w:t>
            </w:r>
          </w:p>
        </w:tc>
        <w:tc>
          <w:tcPr>
            <w:tcW w:w="827" w:type="dxa"/>
            <w:noWrap/>
            <w:hideMark/>
          </w:tcPr>
          <w:p w14:paraId="5CC6BA5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.75</w:t>
            </w:r>
          </w:p>
        </w:tc>
      </w:tr>
      <w:tr w:rsidR="0092550B" w:rsidRPr="00EC46E3" w14:paraId="5329CEF9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9F7342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601" w:type="dxa"/>
            <w:noWrap/>
            <w:hideMark/>
          </w:tcPr>
          <w:p w14:paraId="3B97B5A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vWF-PQR19</w:t>
            </w:r>
          </w:p>
        </w:tc>
        <w:tc>
          <w:tcPr>
            <w:tcW w:w="6328" w:type="dxa"/>
            <w:noWrap/>
            <w:hideMark/>
          </w:tcPr>
          <w:p w14:paraId="46215F9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PQRMSRNFVRYVQGLKKKK</w:t>
            </w:r>
          </w:p>
        </w:tc>
        <w:tc>
          <w:tcPr>
            <w:tcW w:w="632" w:type="dxa"/>
            <w:noWrap/>
            <w:hideMark/>
          </w:tcPr>
          <w:p w14:paraId="095D61CD" w14:textId="77246F92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5E7DBA8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3.50</w:t>
            </w:r>
          </w:p>
        </w:tc>
        <w:tc>
          <w:tcPr>
            <w:tcW w:w="827" w:type="dxa"/>
            <w:noWrap/>
            <w:hideMark/>
          </w:tcPr>
          <w:p w14:paraId="186AC58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9.52</w:t>
            </w:r>
          </w:p>
        </w:tc>
      </w:tr>
      <w:tr w:rsidR="0092550B" w:rsidRPr="00EC46E3" w14:paraId="6C3FCF0C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05F6000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601" w:type="dxa"/>
            <w:noWrap/>
            <w:hideMark/>
          </w:tcPr>
          <w:p w14:paraId="496AB5C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INTb-FTR26</w:t>
            </w:r>
          </w:p>
        </w:tc>
        <w:tc>
          <w:tcPr>
            <w:tcW w:w="6328" w:type="dxa"/>
            <w:noWrap/>
            <w:hideMark/>
          </w:tcPr>
          <w:p w14:paraId="1DCD3CF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FTRGKLMSSLHLKRYYGRILHYLKAK</w:t>
            </w:r>
          </w:p>
        </w:tc>
        <w:tc>
          <w:tcPr>
            <w:tcW w:w="632" w:type="dxa"/>
            <w:noWrap/>
            <w:hideMark/>
          </w:tcPr>
          <w:p w14:paraId="65A95C45" w14:textId="58F27475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2D45C34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5.00</w:t>
            </w:r>
          </w:p>
        </w:tc>
        <w:tc>
          <w:tcPr>
            <w:tcW w:w="827" w:type="dxa"/>
            <w:noWrap/>
            <w:hideMark/>
          </w:tcPr>
          <w:p w14:paraId="6860FFB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.28</w:t>
            </w:r>
          </w:p>
        </w:tc>
      </w:tr>
      <w:tr w:rsidR="0092550B" w:rsidRPr="00EC46E3" w14:paraId="69D6A55D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66F6F3F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601" w:type="dxa"/>
            <w:noWrap/>
            <w:hideMark/>
          </w:tcPr>
          <w:p w14:paraId="2AF97D0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HSA-GKA38</w:t>
            </w:r>
          </w:p>
        </w:tc>
        <w:tc>
          <w:tcPr>
            <w:tcW w:w="6328" w:type="dxa"/>
            <w:noWrap/>
            <w:hideMark/>
          </w:tcPr>
          <w:p w14:paraId="403E67E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GKASSAKQRLKCASLQKFGERAFKAWAVARLSQRFPKA</w:t>
            </w:r>
          </w:p>
        </w:tc>
        <w:tc>
          <w:tcPr>
            <w:tcW w:w="632" w:type="dxa"/>
            <w:noWrap/>
            <w:hideMark/>
          </w:tcPr>
          <w:p w14:paraId="352429FC" w14:textId="3E88AF6E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476B7D1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8.92</w:t>
            </w:r>
          </w:p>
        </w:tc>
        <w:tc>
          <w:tcPr>
            <w:tcW w:w="827" w:type="dxa"/>
            <w:noWrap/>
            <w:hideMark/>
          </w:tcPr>
          <w:p w14:paraId="01A9CAD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7.66</w:t>
            </w:r>
          </w:p>
        </w:tc>
      </w:tr>
      <w:tr w:rsidR="0092550B" w:rsidRPr="00EC46E3" w14:paraId="25B10DF3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6A92E12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01" w:type="dxa"/>
            <w:noWrap/>
            <w:hideMark/>
          </w:tcPr>
          <w:p w14:paraId="1FD3E6C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XC19-VKE44</w:t>
            </w:r>
          </w:p>
        </w:tc>
        <w:tc>
          <w:tcPr>
            <w:tcW w:w="6328" w:type="dxa"/>
            <w:noWrap/>
            <w:hideMark/>
          </w:tcPr>
          <w:p w14:paraId="1F499C8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VKELIKKWEKQVSQKKKQKNGKKHQKKKVLKVRKSQRSRQKKTT</w:t>
            </w:r>
          </w:p>
        </w:tc>
        <w:tc>
          <w:tcPr>
            <w:tcW w:w="632" w:type="dxa"/>
            <w:noWrap/>
            <w:hideMark/>
          </w:tcPr>
          <w:p w14:paraId="66063237" w14:textId="35C40A43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16C1660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6.00</w:t>
            </w:r>
          </w:p>
        </w:tc>
        <w:tc>
          <w:tcPr>
            <w:tcW w:w="827" w:type="dxa"/>
            <w:noWrap/>
            <w:hideMark/>
          </w:tcPr>
          <w:p w14:paraId="1473488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0.76</w:t>
            </w:r>
          </w:p>
        </w:tc>
      </w:tr>
      <w:tr w:rsidR="0092550B" w:rsidRPr="00EC46E3" w14:paraId="283B6A23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470E6A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601" w:type="dxa"/>
            <w:noWrap/>
            <w:hideMark/>
          </w:tcPr>
          <w:p w14:paraId="4A4CE05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FIBg-TWK25</w:t>
            </w:r>
          </w:p>
        </w:tc>
        <w:tc>
          <w:tcPr>
            <w:tcW w:w="6328" w:type="dxa"/>
            <w:noWrap/>
            <w:hideMark/>
          </w:tcPr>
          <w:p w14:paraId="0248583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TWKTRWYSMKKTTMKIIPFNRLTIG</w:t>
            </w:r>
          </w:p>
        </w:tc>
        <w:tc>
          <w:tcPr>
            <w:tcW w:w="632" w:type="dxa"/>
            <w:noWrap/>
            <w:hideMark/>
          </w:tcPr>
          <w:p w14:paraId="2C6DA05C" w14:textId="0E4BB902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04ADA37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6.00</w:t>
            </w:r>
          </w:p>
        </w:tc>
        <w:tc>
          <w:tcPr>
            <w:tcW w:w="827" w:type="dxa"/>
            <w:noWrap/>
            <w:hideMark/>
          </w:tcPr>
          <w:p w14:paraId="146600D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3.79</w:t>
            </w:r>
          </w:p>
        </w:tc>
      </w:tr>
      <w:tr w:rsidR="0092550B" w:rsidRPr="00EC46E3" w14:paraId="37645EE7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0A638A5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601" w:type="dxa"/>
            <w:noWrap/>
            <w:hideMark/>
          </w:tcPr>
          <w:p w14:paraId="27C0273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CUB1-MPF22</w:t>
            </w:r>
          </w:p>
        </w:tc>
        <w:tc>
          <w:tcPr>
            <w:tcW w:w="6328" w:type="dxa"/>
            <w:noWrap/>
            <w:hideMark/>
          </w:tcPr>
          <w:p w14:paraId="11AC63F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MFPRSFIKLLRSKVSRFLRPYK</w:t>
            </w:r>
          </w:p>
        </w:tc>
        <w:tc>
          <w:tcPr>
            <w:tcW w:w="632" w:type="dxa"/>
            <w:noWrap/>
            <w:hideMark/>
          </w:tcPr>
          <w:p w14:paraId="1D848494" w14:textId="5862E6AD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7FDEE6E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0.37</w:t>
            </w:r>
          </w:p>
        </w:tc>
        <w:tc>
          <w:tcPr>
            <w:tcW w:w="827" w:type="dxa"/>
            <w:noWrap/>
            <w:hideMark/>
          </w:tcPr>
          <w:p w14:paraId="254DDEAD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43</w:t>
            </w:r>
          </w:p>
        </w:tc>
      </w:tr>
      <w:tr w:rsidR="0092550B" w:rsidRPr="00EC46E3" w14:paraId="7778DDCE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2099856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601" w:type="dxa"/>
            <w:noWrap/>
            <w:hideMark/>
          </w:tcPr>
          <w:p w14:paraId="3C9FB72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CUB1-SKE25</w:t>
            </w:r>
          </w:p>
        </w:tc>
        <w:tc>
          <w:tcPr>
            <w:tcW w:w="6328" w:type="dxa"/>
            <w:noWrap/>
            <w:hideMark/>
          </w:tcPr>
          <w:p w14:paraId="564335B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KEMFPRSFIKLLRSKVSRFLRPYK</w:t>
            </w:r>
          </w:p>
        </w:tc>
        <w:tc>
          <w:tcPr>
            <w:tcW w:w="632" w:type="dxa"/>
            <w:noWrap/>
            <w:hideMark/>
          </w:tcPr>
          <w:p w14:paraId="6B710E7D" w14:textId="5A166D4A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6B45BD2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2.92</w:t>
            </w:r>
          </w:p>
        </w:tc>
        <w:tc>
          <w:tcPr>
            <w:tcW w:w="827" w:type="dxa"/>
            <w:noWrap/>
            <w:hideMark/>
          </w:tcPr>
          <w:p w14:paraId="6D76892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61</w:t>
            </w:r>
          </w:p>
        </w:tc>
      </w:tr>
      <w:tr w:rsidR="0092550B" w:rsidRPr="00EC46E3" w14:paraId="38AA2B80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72E2280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601" w:type="dxa"/>
            <w:noWrap/>
            <w:hideMark/>
          </w:tcPr>
          <w:p w14:paraId="6926D96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CUB3-KHK26</w:t>
            </w:r>
          </w:p>
        </w:tc>
        <w:tc>
          <w:tcPr>
            <w:tcW w:w="6328" w:type="dxa"/>
            <w:noWrap/>
            <w:hideMark/>
          </w:tcPr>
          <w:p w14:paraId="126E3EAD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KHKEMLPKSFIKLLRSKVSSFLRPYK</w:t>
            </w:r>
          </w:p>
        </w:tc>
        <w:tc>
          <w:tcPr>
            <w:tcW w:w="632" w:type="dxa"/>
            <w:noWrap/>
            <w:hideMark/>
          </w:tcPr>
          <w:p w14:paraId="2A671D8F" w14:textId="4AB75E8D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50E5BEF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.83</w:t>
            </w:r>
          </w:p>
        </w:tc>
        <w:tc>
          <w:tcPr>
            <w:tcW w:w="827" w:type="dxa"/>
            <w:noWrap/>
            <w:hideMark/>
          </w:tcPr>
          <w:p w14:paraId="18DB85D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5.87</w:t>
            </w:r>
          </w:p>
        </w:tc>
      </w:tr>
      <w:tr w:rsidR="0092550B" w:rsidRPr="00EC46E3" w14:paraId="5CC3F587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73538F4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601" w:type="dxa"/>
            <w:noWrap/>
            <w:hideMark/>
          </w:tcPr>
          <w:p w14:paraId="67ACCFC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CUB3-MLP22</w:t>
            </w:r>
          </w:p>
        </w:tc>
        <w:tc>
          <w:tcPr>
            <w:tcW w:w="6328" w:type="dxa"/>
            <w:noWrap/>
            <w:hideMark/>
          </w:tcPr>
          <w:p w14:paraId="6BAC645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MLPKSFIKLLRSKVSSFLRPYK</w:t>
            </w:r>
          </w:p>
        </w:tc>
        <w:tc>
          <w:tcPr>
            <w:tcW w:w="632" w:type="dxa"/>
            <w:noWrap/>
            <w:hideMark/>
          </w:tcPr>
          <w:p w14:paraId="4F92C715" w14:textId="5FBECA0A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4CEC4A2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8.23</w:t>
            </w:r>
          </w:p>
        </w:tc>
        <w:tc>
          <w:tcPr>
            <w:tcW w:w="827" w:type="dxa"/>
            <w:noWrap/>
            <w:hideMark/>
          </w:tcPr>
          <w:p w14:paraId="1FE62FC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3.36</w:t>
            </w:r>
          </w:p>
        </w:tc>
      </w:tr>
      <w:tr w:rsidR="0092550B" w:rsidRPr="00EC46E3" w14:paraId="3F6EBF5E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64AF2F2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601" w:type="dxa"/>
            <w:noWrap/>
            <w:hideMark/>
          </w:tcPr>
          <w:p w14:paraId="2FB0053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FRP1-KKI32</w:t>
            </w:r>
          </w:p>
        </w:tc>
        <w:tc>
          <w:tcPr>
            <w:tcW w:w="6328" w:type="dxa"/>
            <w:noWrap/>
            <w:hideMark/>
          </w:tcPr>
          <w:p w14:paraId="0EC3FA7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KKIVPKKKKPLKLGPIKKKDLKKLVLYLKNGA</w:t>
            </w:r>
          </w:p>
        </w:tc>
        <w:tc>
          <w:tcPr>
            <w:tcW w:w="632" w:type="dxa"/>
            <w:noWrap/>
            <w:hideMark/>
          </w:tcPr>
          <w:p w14:paraId="0F6CCD5A" w14:textId="7D123120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5C0E9D8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6.67</w:t>
            </w:r>
          </w:p>
        </w:tc>
        <w:tc>
          <w:tcPr>
            <w:tcW w:w="827" w:type="dxa"/>
            <w:noWrap/>
            <w:hideMark/>
          </w:tcPr>
          <w:p w14:paraId="37BF42B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7.41</w:t>
            </w:r>
          </w:p>
        </w:tc>
      </w:tr>
      <w:tr w:rsidR="0092550B" w:rsidRPr="00EC46E3" w14:paraId="11884CFA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6B05A0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601" w:type="dxa"/>
            <w:noWrap/>
            <w:hideMark/>
          </w:tcPr>
          <w:p w14:paraId="067AB96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NAPP-LIR38</w:t>
            </w:r>
          </w:p>
        </w:tc>
        <w:tc>
          <w:tcPr>
            <w:tcW w:w="6328" w:type="dxa"/>
            <w:noWrap/>
            <w:hideMark/>
          </w:tcPr>
          <w:p w14:paraId="2D28603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LIRIPLHRVQPGRRILNLLRGWREPAELPKLGAPSPGD</w:t>
            </w:r>
          </w:p>
        </w:tc>
        <w:tc>
          <w:tcPr>
            <w:tcW w:w="632" w:type="dxa"/>
            <w:noWrap/>
            <w:hideMark/>
          </w:tcPr>
          <w:p w14:paraId="0100F59B" w14:textId="33FC5A0D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1CDAEEF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55.17</w:t>
            </w:r>
          </w:p>
        </w:tc>
        <w:tc>
          <w:tcPr>
            <w:tcW w:w="827" w:type="dxa"/>
            <w:noWrap/>
            <w:hideMark/>
          </w:tcPr>
          <w:p w14:paraId="160D267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.14</w:t>
            </w:r>
          </w:p>
        </w:tc>
      </w:tr>
      <w:tr w:rsidR="0092550B" w:rsidRPr="00EC46E3" w14:paraId="0C36AC4F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34FDCA1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601" w:type="dxa"/>
            <w:noWrap/>
            <w:hideMark/>
          </w:tcPr>
          <w:p w14:paraId="073E4CC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NAPP-LIR23</w:t>
            </w:r>
          </w:p>
        </w:tc>
        <w:tc>
          <w:tcPr>
            <w:tcW w:w="6328" w:type="dxa"/>
            <w:noWrap/>
            <w:hideMark/>
          </w:tcPr>
          <w:p w14:paraId="7C133E0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LIRIPLHRVQPGRRILNLLRGWR</w:t>
            </w:r>
          </w:p>
        </w:tc>
        <w:tc>
          <w:tcPr>
            <w:tcW w:w="632" w:type="dxa"/>
            <w:noWrap/>
            <w:hideMark/>
          </w:tcPr>
          <w:p w14:paraId="093F4D54" w14:textId="0013F6B8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3JyZXM8L0F1dGhvcj48WWVhcj4yMDIyPC9ZZWFyPjxS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5C8642FD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87.42</w:t>
            </w:r>
          </w:p>
        </w:tc>
        <w:tc>
          <w:tcPr>
            <w:tcW w:w="827" w:type="dxa"/>
            <w:noWrap/>
            <w:hideMark/>
          </w:tcPr>
          <w:p w14:paraId="25C4DBF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.82</w:t>
            </w:r>
          </w:p>
        </w:tc>
      </w:tr>
      <w:tr w:rsidR="0092550B" w:rsidRPr="00EC46E3" w14:paraId="40DDE633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287CFA9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601" w:type="dxa"/>
            <w:noWrap/>
            <w:hideMark/>
          </w:tcPr>
          <w:p w14:paraId="5DA5321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Bomidin</w:t>
            </w:r>
            <w:proofErr w:type="spellEnd"/>
          </w:p>
        </w:tc>
        <w:tc>
          <w:tcPr>
            <w:tcW w:w="6328" w:type="dxa"/>
            <w:noWrap/>
            <w:hideMark/>
          </w:tcPr>
          <w:p w14:paraId="257E822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MGRFKRFRKKFKKLFKKLS</w:t>
            </w:r>
          </w:p>
        </w:tc>
        <w:tc>
          <w:tcPr>
            <w:tcW w:w="632" w:type="dxa"/>
            <w:noWrap/>
            <w:hideMark/>
          </w:tcPr>
          <w:p w14:paraId="0153F30E" w14:textId="0CBAF75D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U8L0F1dGhvcj48WWVhcj4yMDIyPC9ZZWFyPjxSZWNO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U8L0F1dGhvcj48WWVhcj4yMDIyPC9ZZWFyPjxSZWNO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0CA00E3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00</w:t>
            </w:r>
          </w:p>
        </w:tc>
        <w:tc>
          <w:tcPr>
            <w:tcW w:w="827" w:type="dxa"/>
            <w:noWrap/>
            <w:hideMark/>
          </w:tcPr>
          <w:p w14:paraId="734F362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5.43</w:t>
            </w:r>
          </w:p>
        </w:tc>
      </w:tr>
      <w:tr w:rsidR="0092550B" w:rsidRPr="00EC46E3" w14:paraId="04931BE2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BD51B3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601" w:type="dxa"/>
            <w:noWrap/>
            <w:hideMark/>
          </w:tcPr>
          <w:p w14:paraId="59816A3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 xml:space="preserve">CBPZ-GSK24 </w:t>
            </w:r>
          </w:p>
        </w:tc>
        <w:tc>
          <w:tcPr>
            <w:tcW w:w="6328" w:type="dxa"/>
            <w:noWrap/>
            <w:hideMark/>
          </w:tcPr>
          <w:p w14:paraId="54D48F07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 xml:space="preserve">GSKPWWWSYFTSLSTHRPRWLLKY </w:t>
            </w:r>
          </w:p>
        </w:tc>
        <w:tc>
          <w:tcPr>
            <w:tcW w:w="632" w:type="dxa"/>
            <w:noWrap/>
            <w:hideMark/>
          </w:tcPr>
          <w:p w14:paraId="797FF195" w14:textId="783F8F93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FzY2g8L0F1dGhvcj48WWVhcj4yMDIzPC9ZZWFyPjxS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FzY2g8L0F1dGhvcj48WWVhcj4yMDIzPC9ZZWFyPjxS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3C63CC8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3.00</w:t>
            </w:r>
          </w:p>
        </w:tc>
        <w:tc>
          <w:tcPr>
            <w:tcW w:w="827" w:type="dxa"/>
            <w:noWrap/>
            <w:hideMark/>
          </w:tcPr>
          <w:p w14:paraId="5BA92F9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41</w:t>
            </w:r>
          </w:p>
        </w:tc>
      </w:tr>
      <w:tr w:rsidR="0092550B" w:rsidRPr="00EC46E3" w14:paraId="3BC1ACD0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AA15BC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601" w:type="dxa"/>
            <w:noWrap/>
            <w:hideMark/>
          </w:tcPr>
          <w:p w14:paraId="3B4AE7B7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 xml:space="preserve">XDH-AVA32 </w:t>
            </w:r>
          </w:p>
        </w:tc>
        <w:tc>
          <w:tcPr>
            <w:tcW w:w="6328" w:type="dxa"/>
            <w:noWrap/>
            <w:hideMark/>
          </w:tcPr>
          <w:p w14:paraId="43A82C1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 xml:space="preserve">AVAKLPAQKTEVFRGVLEQLRWFAGKQVKSVA </w:t>
            </w:r>
          </w:p>
        </w:tc>
        <w:tc>
          <w:tcPr>
            <w:tcW w:w="632" w:type="dxa"/>
            <w:noWrap/>
            <w:hideMark/>
          </w:tcPr>
          <w:p w14:paraId="25AFB184" w14:textId="1D8E8756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FzY2g8L0F1dGhvcj48WWVhcj4yMDIzPC9ZZWFyPjxS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FzY2g8L0F1dGhvcj48WWVhcj4yMDIzPC9ZZWFyPjxS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6039DBE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32.00</w:t>
            </w:r>
          </w:p>
        </w:tc>
        <w:tc>
          <w:tcPr>
            <w:tcW w:w="827" w:type="dxa"/>
            <w:noWrap/>
            <w:hideMark/>
          </w:tcPr>
          <w:p w14:paraId="26B6540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3.51</w:t>
            </w:r>
          </w:p>
        </w:tc>
      </w:tr>
      <w:tr w:rsidR="0092550B" w:rsidRPr="00EC46E3" w14:paraId="51CC2DFE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00F8A7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601" w:type="dxa"/>
            <w:noWrap/>
            <w:hideMark/>
          </w:tcPr>
          <w:p w14:paraId="3F3FEE7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660</w:t>
            </w:r>
          </w:p>
        </w:tc>
        <w:tc>
          <w:tcPr>
            <w:tcW w:w="6328" w:type="dxa"/>
            <w:noWrap/>
            <w:hideMark/>
          </w:tcPr>
          <w:p w14:paraId="12AB3E8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IFFRRNKKMAVKVAINGFGRIGRLAFRQMF</w:t>
            </w:r>
          </w:p>
        </w:tc>
        <w:tc>
          <w:tcPr>
            <w:tcW w:w="632" w:type="dxa"/>
            <w:noWrap/>
            <w:hideMark/>
          </w:tcPr>
          <w:p w14:paraId="4E8A2325" w14:textId="185BA291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2473307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00</w:t>
            </w:r>
          </w:p>
        </w:tc>
        <w:tc>
          <w:tcPr>
            <w:tcW w:w="827" w:type="dxa"/>
            <w:noWrap/>
            <w:hideMark/>
          </w:tcPr>
          <w:p w14:paraId="7216050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4.56</w:t>
            </w:r>
          </w:p>
        </w:tc>
      </w:tr>
      <w:tr w:rsidR="0092550B" w:rsidRPr="00EC46E3" w14:paraId="6C55402D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210D4FB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601" w:type="dxa"/>
            <w:noWrap/>
            <w:hideMark/>
          </w:tcPr>
          <w:p w14:paraId="16B76B7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575</w:t>
            </w:r>
          </w:p>
        </w:tc>
        <w:tc>
          <w:tcPr>
            <w:tcW w:w="6328" w:type="dxa"/>
            <w:noWrap/>
            <w:hideMark/>
          </w:tcPr>
          <w:p w14:paraId="15A32547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GRYIAKINPDNKKFKTMPSGKKRKGHKMATHKRKKRLRKNRHKKK</w:t>
            </w:r>
          </w:p>
        </w:tc>
        <w:tc>
          <w:tcPr>
            <w:tcW w:w="632" w:type="dxa"/>
            <w:noWrap/>
            <w:hideMark/>
          </w:tcPr>
          <w:p w14:paraId="2ED9D53C" w14:textId="7126CD07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75D61A5D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.00</w:t>
            </w:r>
          </w:p>
        </w:tc>
        <w:tc>
          <w:tcPr>
            <w:tcW w:w="827" w:type="dxa"/>
            <w:noWrap/>
            <w:hideMark/>
          </w:tcPr>
          <w:p w14:paraId="31BE4B2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.49</w:t>
            </w:r>
          </w:p>
        </w:tc>
      </w:tr>
      <w:tr w:rsidR="0092550B" w:rsidRPr="00EC46E3" w14:paraId="1BED5DC1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D8BDC9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601" w:type="dxa"/>
            <w:noWrap/>
            <w:hideMark/>
          </w:tcPr>
          <w:p w14:paraId="199B13A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1043</w:t>
            </w:r>
          </w:p>
        </w:tc>
        <w:tc>
          <w:tcPr>
            <w:tcW w:w="6328" w:type="dxa"/>
            <w:noWrap/>
            <w:hideMark/>
          </w:tcPr>
          <w:p w14:paraId="6D4CE1D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KQKTLKKVWKLSEKVLIFASAFAKKAGAAEATLVL</w:t>
            </w:r>
          </w:p>
        </w:tc>
        <w:tc>
          <w:tcPr>
            <w:tcW w:w="632" w:type="dxa"/>
            <w:noWrap/>
            <w:hideMark/>
          </w:tcPr>
          <w:p w14:paraId="39814448" w14:textId="042F0262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2F25612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00</w:t>
            </w:r>
          </w:p>
        </w:tc>
        <w:tc>
          <w:tcPr>
            <w:tcW w:w="827" w:type="dxa"/>
            <w:noWrap/>
            <w:hideMark/>
          </w:tcPr>
          <w:p w14:paraId="480C538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02</w:t>
            </w:r>
          </w:p>
        </w:tc>
      </w:tr>
      <w:tr w:rsidR="0092550B" w:rsidRPr="00EC46E3" w14:paraId="0B2EFD8F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7C32645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601" w:type="dxa"/>
            <w:noWrap/>
            <w:hideMark/>
          </w:tcPr>
          <w:p w14:paraId="343F61E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67</w:t>
            </w:r>
          </w:p>
        </w:tc>
        <w:tc>
          <w:tcPr>
            <w:tcW w:w="6328" w:type="dxa"/>
            <w:noWrap/>
            <w:hideMark/>
          </w:tcPr>
          <w:p w14:paraId="7E9B92B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AMTLRKRKFAWYVLSSSLKWLIKKAKKIGVQVCGFE</w:t>
            </w:r>
          </w:p>
        </w:tc>
        <w:tc>
          <w:tcPr>
            <w:tcW w:w="632" w:type="dxa"/>
            <w:noWrap/>
            <w:hideMark/>
          </w:tcPr>
          <w:p w14:paraId="315942DD" w14:textId="2B2BF0F7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4866E8D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.00</w:t>
            </w:r>
          </w:p>
        </w:tc>
        <w:tc>
          <w:tcPr>
            <w:tcW w:w="827" w:type="dxa"/>
            <w:noWrap/>
            <w:hideMark/>
          </w:tcPr>
          <w:p w14:paraId="2EFF175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80</w:t>
            </w:r>
          </w:p>
        </w:tc>
      </w:tr>
      <w:tr w:rsidR="0092550B" w:rsidRPr="00EC46E3" w14:paraId="690E8359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24C21D1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601" w:type="dxa"/>
            <w:noWrap/>
            <w:hideMark/>
          </w:tcPr>
          <w:p w14:paraId="45E2891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69</w:t>
            </w:r>
          </w:p>
        </w:tc>
        <w:tc>
          <w:tcPr>
            <w:tcW w:w="6328" w:type="dxa"/>
            <w:noWrap/>
            <w:hideMark/>
          </w:tcPr>
          <w:p w14:paraId="1EB1343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AMTSRKRKFVWYVLSSSLKWLIKKAKKIGVQVCGFE</w:t>
            </w:r>
          </w:p>
        </w:tc>
        <w:tc>
          <w:tcPr>
            <w:tcW w:w="632" w:type="dxa"/>
            <w:noWrap/>
            <w:hideMark/>
          </w:tcPr>
          <w:p w14:paraId="0F2D9A39" w14:textId="47EEFD39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6382279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00</w:t>
            </w:r>
          </w:p>
        </w:tc>
        <w:tc>
          <w:tcPr>
            <w:tcW w:w="827" w:type="dxa"/>
            <w:noWrap/>
            <w:hideMark/>
          </w:tcPr>
          <w:p w14:paraId="1334BB9F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66</w:t>
            </w:r>
          </w:p>
        </w:tc>
      </w:tr>
      <w:tr w:rsidR="0092550B" w:rsidRPr="00EC46E3" w14:paraId="21D3E8F4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6CD1DD3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601" w:type="dxa"/>
            <w:noWrap/>
            <w:hideMark/>
          </w:tcPr>
          <w:p w14:paraId="4A1FCEA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2041</w:t>
            </w:r>
          </w:p>
        </w:tc>
        <w:tc>
          <w:tcPr>
            <w:tcW w:w="6328" w:type="dxa"/>
            <w:noWrap/>
            <w:hideMark/>
          </w:tcPr>
          <w:p w14:paraId="41470647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SVIWRKLFFIFIKRSGNWIKKVEKRQNLL</w:t>
            </w:r>
          </w:p>
        </w:tc>
        <w:tc>
          <w:tcPr>
            <w:tcW w:w="632" w:type="dxa"/>
            <w:noWrap/>
            <w:hideMark/>
          </w:tcPr>
          <w:p w14:paraId="5CC89B12" w14:textId="7DE39DD1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16F1F41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.00</w:t>
            </w:r>
          </w:p>
        </w:tc>
        <w:tc>
          <w:tcPr>
            <w:tcW w:w="827" w:type="dxa"/>
            <w:noWrap/>
            <w:hideMark/>
          </w:tcPr>
          <w:p w14:paraId="5B2E7F3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8.78</w:t>
            </w:r>
          </w:p>
        </w:tc>
      </w:tr>
      <w:tr w:rsidR="0092550B" w:rsidRPr="00EC46E3" w14:paraId="44B89FED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599CAF6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601" w:type="dxa"/>
            <w:noWrap/>
            <w:hideMark/>
          </w:tcPr>
          <w:p w14:paraId="6B020FA8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250</w:t>
            </w:r>
          </w:p>
        </w:tc>
        <w:tc>
          <w:tcPr>
            <w:tcW w:w="6328" w:type="dxa"/>
            <w:noWrap/>
            <w:hideMark/>
          </w:tcPr>
          <w:p w14:paraId="491F88EE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DRDRPECSTMVKYEQKLPSLGKYALKRAIKIKFGRK</w:t>
            </w:r>
          </w:p>
        </w:tc>
        <w:tc>
          <w:tcPr>
            <w:tcW w:w="632" w:type="dxa"/>
            <w:noWrap/>
            <w:hideMark/>
          </w:tcPr>
          <w:p w14:paraId="59D4F7B0" w14:textId="379F2639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5A2F03F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0.00</w:t>
            </w:r>
          </w:p>
        </w:tc>
        <w:tc>
          <w:tcPr>
            <w:tcW w:w="827" w:type="dxa"/>
            <w:noWrap/>
            <w:hideMark/>
          </w:tcPr>
          <w:p w14:paraId="58B8CDB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4.40</w:t>
            </w:r>
          </w:p>
        </w:tc>
      </w:tr>
      <w:tr w:rsidR="0092550B" w:rsidRPr="00EC46E3" w14:paraId="7DBEB4F5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79DC14A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601" w:type="dxa"/>
            <w:noWrap/>
            <w:hideMark/>
          </w:tcPr>
          <w:p w14:paraId="0B10FE1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518</w:t>
            </w:r>
          </w:p>
        </w:tc>
        <w:tc>
          <w:tcPr>
            <w:tcW w:w="6328" w:type="dxa"/>
            <w:noWrap/>
            <w:hideMark/>
          </w:tcPr>
          <w:p w14:paraId="25EFC36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GINLKRKGNIMKKVKNIFHKIANADPMIWGYVMLSESK</w:t>
            </w:r>
          </w:p>
        </w:tc>
        <w:tc>
          <w:tcPr>
            <w:tcW w:w="632" w:type="dxa"/>
            <w:noWrap/>
            <w:hideMark/>
          </w:tcPr>
          <w:p w14:paraId="7A27BEC6" w14:textId="43E8B28E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61CE9DE6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5.00</w:t>
            </w:r>
          </w:p>
        </w:tc>
        <w:tc>
          <w:tcPr>
            <w:tcW w:w="827" w:type="dxa"/>
            <w:noWrap/>
            <w:hideMark/>
          </w:tcPr>
          <w:p w14:paraId="4E8C7704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6.29</w:t>
            </w:r>
          </w:p>
        </w:tc>
      </w:tr>
      <w:tr w:rsidR="0092550B" w:rsidRPr="00EC46E3" w14:paraId="0BB6FFB3" w14:textId="77777777" w:rsidTr="0075668A">
        <w:trPr>
          <w:trHeight w:val="283"/>
          <w:jc w:val="center"/>
        </w:trPr>
        <w:tc>
          <w:tcPr>
            <w:tcW w:w="511" w:type="dxa"/>
            <w:noWrap/>
            <w:hideMark/>
          </w:tcPr>
          <w:p w14:paraId="18311969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601" w:type="dxa"/>
            <w:noWrap/>
            <w:hideMark/>
          </w:tcPr>
          <w:p w14:paraId="2EA8951B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593</w:t>
            </w:r>
          </w:p>
        </w:tc>
        <w:tc>
          <w:tcPr>
            <w:tcW w:w="6328" w:type="dxa"/>
            <w:noWrap/>
            <w:hideMark/>
          </w:tcPr>
          <w:p w14:paraId="146CFCFC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GVPMGSVIKKRRKRMAKKKHRKLLRKTRHQRRNKK</w:t>
            </w:r>
          </w:p>
        </w:tc>
        <w:tc>
          <w:tcPr>
            <w:tcW w:w="632" w:type="dxa"/>
            <w:noWrap/>
            <w:hideMark/>
          </w:tcPr>
          <w:p w14:paraId="343210A9" w14:textId="68FA114B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noWrap/>
            <w:hideMark/>
          </w:tcPr>
          <w:p w14:paraId="7FB5F750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5.00</w:t>
            </w:r>
          </w:p>
        </w:tc>
        <w:tc>
          <w:tcPr>
            <w:tcW w:w="827" w:type="dxa"/>
            <w:noWrap/>
            <w:hideMark/>
          </w:tcPr>
          <w:p w14:paraId="02DDA2B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.16</w:t>
            </w:r>
          </w:p>
        </w:tc>
      </w:tr>
      <w:tr w:rsidR="0092550B" w:rsidRPr="00EC46E3" w14:paraId="77252C59" w14:textId="77777777" w:rsidTr="0075668A">
        <w:trPr>
          <w:trHeight w:val="283"/>
          <w:jc w:val="center"/>
        </w:trPr>
        <w:tc>
          <w:tcPr>
            <w:tcW w:w="511" w:type="dxa"/>
            <w:tcBorders>
              <w:bottom w:val="single" w:sz="12" w:space="0" w:color="auto"/>
            </w:tcBorders>
            <w:noWrap/>
            <w:hideMark/>
          </w:tcPr>
          <w:p w14:paraId="067C2DA1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601" w:type="dxa"/>
            <w:tcBorders>
              <w:bottom w:val="single" w:sz="12" w:space="0" w:color="auto"/>
            </w:tcBorders>
            <w:noWrap/>
            <w:hideMark/>
          </w:tcPr>
          <w:p w14:paraId="64EF3B6A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c_AMP1655</w:t>
            </w:r>
          </w:p>
        </w:tc>
        <w:tc>
          <w:tcPr>
            <w:tcW w:w="6328" w:type="dxa"/>
            <w:tcBorders>
              <w:bottom w:val="single" w:sz="12" w:space="0" w:color="auto"/>
            </w:tcBorders>
            <w:noWrap/>
            <w:hideMark/>
          </w:tcPr>
          <w:p w14:paraId="48C73C75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RGTCYNRVGLIIRNFSKLKGKKV</w:t>
            </w:r>
          </w:p>
        </w:tc>
        <w:tc>
          <w:tcPr>
            <w:tcW w:w="632" w:type="dxa"/>
            <w:tcBorders>
              <w:bottom w:val="single" w:sz="12" w:space="0" w:color="auto"/>
            </w:tcBorders>
            <w:noWrap/>
            <w:hideMark/>
          </w:tcPr>
          <w:p w14:paraId="1E673D7B" w14:textId="0E5A4097" w:rsidR="0092550B" w:rsidRPr="00EC46E3" w:rsidRDefault="00025156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jI8L1llYXI+PFJlY051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</w:fldData>
              </w:fldCha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</w:r>
            <w:r w:rsidR="00241F4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1F43" w:rsidRPr="00241F4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016" w:type="dxa"/>
            <w:tcBorders>
              <w:bottom w:val="single" w:sz="12" w:space="0" w:color="auto"/>
            </w:tcBorders>
            <w:noWrap/>
            <w:hideMark/>
          </w:tcPr>
          <w:p w14:paraId="79AE5D83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20.00</w:t>
            </w:r>
          </w:p>
        </w:tc>
        <w:tc>
          <w:tcPr>
            <w:tcW w:w="827" w:type="dxa"/>
            <w:tcBorders>
              <w:bottom w:val="single" w:sz="12" w:space="0" w:color="auto"/>
            </w:tcBorders>
            <w:noWrap/>
            <w:hideMark/>
          </w:tcPr>
          <w:p w14:paraId="314675E2" w14:textId="77777777" w:rsidR="0092550B" w:rsidRPr="00EC46E3" w:rsidRDefault="0092550B" w:rsidP="0075668A">
            <w:pPr>
              <w:spacing w:line="320" w:lineRule="exac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C46E3">
              <w:rPr>
                <w:rFonts w:ascii="Times New Roman" w:hAnsi="Times New Roman" w:cs="Times New Roman"/>
                <w:sz w:val="20"/>
                <w:szCs w:val="20"/>
              </w:rPr>
              <w:t>13.73</w:t>
            </w:r>
          </w:p>
        </w:tc>
      </w:tr>
    </w:tbl>
    <w:p w14:paraId="4A7FEBB5" w14:textId="53A6ADFA" w:rsidR="001F3F06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9E7D60D" w14:textId="6B3C1D9C" w:rsidR="008F2AAF" w:rsidRDefault="00BD2CA9" w:rsidP="004908E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>Supplementary file 1</w:t>
      </w:r>
      <w:r>
        <w:rPr>
          <w:rFonts w:ascii="Times New Roman" w:hAnsi="Times New Roman" w:cs="Times New Roman"/>
          <w:b/>
          <w:bCs/>
        </w:rPr>
        <w:t>g</w:t>
      </w:r>
      <w:r w:rsidR="008F2AAF" w:rsidRPr="008F2AAF">
        <w:rPr>
          <w:rFonts w:ascii="Times New Roman" w:hAnsi="Times New Roman" w:cs="Times New Roman"/>
          <w:b/>
          <w:bCs/>
        </w:rPr>
        <w:t>.</w:t>
      </w:r>
      <w:r w:rsidR="008F2AAF">
        <w:rPr>
          <w:rFonts w:ascii="Times New Roman" w:hAnsi="Times New Roman" w:cs="Times New Roman"/>
        </w:rPr>
        <w:t xml:space="preserve"> Minimal inhibitory concentrations</w:t>
      </w:r>
      <w:r w:rsidR="00501813">
        <w:rPr>
          <w:rFonts w:ascii="Times New Roman" w:hAnsi="Times New Roman" w:cs="Times New Roman"/>
        </w:rPr>
        <w:t xml:space="preserve"> (</w:t>
      </w:r>
      <w:proofErr w:type="spellStart"/>
      <w:r w:rsidR="00501813">
        <w:rPr>
          <w:rFonts w:ascii="Times New Roman" w:hAnsi="Times New Roman" w:cs="Times New Roman"/>
        </w:rPr>
        <w:t>μM</w:t>
      </w:r>
      <w:proofErr w:type="spellEnd"/>
      <w:r w:rsidR="00501813">
        <w:rPr>
          <w:rFonts w:ascii="Times New Roman" w:hAnsi="Times New Roman" w:cs="Times New Roman"/>
        </w:rPr>
        <w:t>)</w:t>
      </w:r>
      <w:r w:rsidR="008F2AAF">
        <w:rPr>
          <w:rFonts w:ascii="Times New Roman" w:hAnsi="Times New Roman" w:cs="Times New Roman"/>
        </w:rPr>
        <w:t xml:space="preserve"> of P076-NH</w:t>
      </w:r>
      <w:r w:rsidR="008F2AAF" w:rsidRPr="008F2AAF">
        <w:rPr>
          <w:rFonts w:ascii="Times New Roman" w:hAnsi="Times New Roman" w:cs="Times New Roman"/>
          <w:vertAlign w:val="subscript"/>
        </w:rPr>
        <w:t>2</w:t>
      </w:r>
      <w:r w:rsidR="008F2AAF">
        <w:rPr>
          <w:rFonts w:ascii="Times New Roman" w:hAnsi="Times New Roman" w:cs="Times New Roman"/>
          <w:vertAlign w:val="subscript"/>
        </w:rPr>
        <w:t xml:space="preserve"> </w:t>
      </w:r>
      <w:r w:rsidR="008F2AAF" w:rsidRPr="008F2AAF">
        <w:rPr>
          <w:rFonts w:ascii="Times New Roman" w:hAnsi="Times New Roman" w:cs="Times New Roman"/>
        </w:rPr>
        <w:t>and</w:t>
      </w:r>
      <w:r w:rsidR="008F2AAF">
        <w:rPr>
          <w:rFonts w:ascii="Times New Roman" w:hAnsi="Times New Roman" w:cs="Times New Roman"/>
        </w:rPr>
        <w:t xml:space="preserve"> P076. </w:t>
      </w:r>
    </w:p>
    <w:tbl>
      <w:tblPr>
        <w:tblW w:w="7655" w:type="dxa"/>
        <w:jc w:val="center"/>
        <w:tblLayout w:type="fixed"/>
        <w:tblLook w:val="04A0" w:firstRow="1" w:lastRow="0" w:firstColumn="1" w:lastColumn="0" w:noHBand="0" w:noVBand="1"/>
      </w:tblPr>
      <w:tblGrid>
        <w:gridCol w:w="1418"/>
        <w:gridCol w:w="1701"/>
        <w:gridCol w:w="1134"/>
        <w:gridCol w:w="1984"/>
        <w:gridCol w:w="1418"/>
      </w:tblGrid>
      <w:tr w:rsidR="00F45D2C" w:rsidRPr="0075234A" w14:paraId="5D84C151" w14:textId="77777777" w:rsidTr="00F45D2C">
        <w:trPr>
          <w:trHeight w:val="276"/>
          <w:jc w:val="center"/>
        </w:trPr>
        <w:tc>
          <w:tcPr>
            <w:tcW w:w="1418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EB2D4D" w14:textId="6B196605" w:rsid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MP</w:t>
            </w:r>
          </w:p>
        </w:tc>
        <w:tc>
          <w:tcPr>
            <w:tcW w:w="2835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BD0C054" w14:textId="599A4FE4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S</w:t>
            </w:r>
            <w:r w:rsidRPr="00F45D2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.</w:t>
            </w:r>
            <w:r w:rsidR="001726C4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 xml:space="preserve"> </w:t>
            </w:r>
            <w:r w:rsidRPr="00F45D2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aureus</w:t>
            </w:r>
          </w:p>
        </w:tc>
        <w:tc>
          <w:tcPr>
            <w:tcW w:w="3402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D2EF54A" w14:textId="0FF7BFC3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 w:hint="eastAsia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A</w:t>
            </w:r>
            <w:r w:rsidRPr="00F45D2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.</w:t>
            </w:r>
            <w:r w:rsidR="001726C4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 xml:space="preserve"> </w:t>
            </w:r>
            <w:proofErr w:type="spellStart"/>
            <w:r w:rsidRPr="00F45D2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kern w:val="0"/>
                <w:sz w:val="21"/>
                <w:szCs w:val="21"/>
              </w:rPr>
              <w:t>baumannii</w:t>
            </w:r>
            <w:proofErr w:type="spellEnd"/>
          </w:p>
        </w:tc>
      </w:tr>
      <w:tr w:rsidR="00F45D2C" w:rsidRPr="0075234A" w14:paraId="6C990F97" w14:textId="77777777" w:rsidTr="00F45D2C">
        <w:trPr>
          <w:trHeight w:val="276"/>
          <w:jc w:val="center"/>
        </w:trPr>
        <w:tc>
          <w:tcPr>
            <w:tcW w:w="1418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51831" w14:textId="2B6209A9" w:rsidR="00F45D2C" w:rsidRPr="0075234A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FDC108" w14:textId="0D8FC9E0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ATCC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 </w:t>
            </w:r>
            <w:r w:rsidRPr="00F45D2C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592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31059" w14:textId="2781077D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MRSA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6E1E6" w14:textId="097E3A4C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ATCC 17978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451DE7" w14:textId="42599B30" w:rsidR="00F45D2C" w:rsidRPr="00F45D2C" w:rsidRDefault="00F45D2C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F45D2C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MDRAB</w:t>
            </w:r>
          </w:p>
        </w:tc>
      </w:tr>
      <w:tr w:rsidR="008F2AAF" w:rsidRPr="0075234A" w14:paraId="153F740D" w14:textId="77777777" w:rsidTr="00F45D2C">
        <w:trPr>
          <w:trHeight w:val="276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80A9E" w14:textId="12230CA9" w:rsidR="008F2AAF" w:rsidRPr="0075234A" w:rsidRDefault="008F2AAF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8F2AAF">
              <w:rPr>
                <w:rFonts w:ascii="Times New Roman" w:hAnsi="Times New Roman" w:cs="Times New Roman"/>
                <w:sz w:val="21"/>
                <w:szCs w:val="21"/>
              </w:rPr>
              <w:t>P076-NH</w:t>
            </w:r>
            <w:r w:rsidRPr="008F2AAF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C257E" w14:textId="3F3380BF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3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F7214D" w14:textId="406BD1F2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06.3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C5483D" w14:textId="399875CC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107A8" w14:textId="2A759ED2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12</w:t>
            </w:r>
          </w:p>
        </w:tc>
      </w:tr>
      <w:tr w:rsidR="008F2AAF" w:rsidRPr="0075234A" w14:paraId="7873EFE9" w14:textId="77777777" w:rsidTr="00F45D2C">
        <w:trPr>
          <w:trHeight w:val="276"/>
          <w:jc w:val="center"/>
        </w:trPr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8928832" w14:textId="77777777" w:rsidR="008F2AAF" w:rsidRPr="0075234A" w:rsidRDefault="008F2AAF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07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87FB656" w14:textId="0F173138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6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682E8B7" w14:textId="0B141E05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.2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726AEC3" w14:textId="0FF40EC9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20B5977" w14:textId="3B6E1D04" w:rsidR="008F2AAF" w:rsidRPr="0075234A" w:rsidRDefault="00501813" w:rsidP="001F2F12">
            <w:pPr>
              <w:spacing w:line="400" w:lineRule="exact"/>
              <w:jc w:val="center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21</w:t>
            </w:r>
          </w:p>
        </w:tc>
      </w:tr>
    </w:tbl>
    <w:p w14:paraId="6E3300D7" w14:textId="4DFC524E" w:rsidR="008F2AAF" w:rsidRDefault="008F2AAF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62A7F349" w14:textId="77777777" w:rsidR="001F3F06" w:rsidRPr="008F2AAF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70C6AEFD" w14:textId="6878C749" w:rsidR="0075234A" w:rsidRPr="0075234A" w:rsidRDefault="00BD2CA9" w:rsidP="004908E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h</w:t>
      </w:r>
      <w:r w:rsidR="0075234A" w:rsidRPr="00EC46E3">
        <w:rPr>
          <w:rFonts w:ascii="Times New Roman" w:hAnsi="Times New Roman" w:cs="Times New Roman"/>
          <w:b/>
          <w:bCs/>
        </w:rPr>
        <w:t>.</w:t>
      </w:r>
      <w:r w:rsidR="0075234A">
        <w:rPr>
          <w:rFonts w:ascii="Times New Roman" w:hAnsi="Times New Roman" w:cs="Times New Roman"/>
        </w:rPr>
        <w:t xml:space="preserve"> The </w:t>
      </w:r>
      <w:proofErr w:type="spellStart"/>
      <w:r w:rsidR="0075234A">
        <w:rPr>
          <w:rFonts w:ascii="Times New Roman" w:hAnsi="Times New Roman" w:cs="Times New Roman"/>
        </w:rPr>
        <w:t>qRT</w:t>
      </w:r>
      <w:proofErr w:type="spellEnd"/>
      <w:r w:rsidR="0075234A">
        <w:rPr>
          <w:rFonts w:ascii="Times New Roman" w:hAnsi="Times New Roman" w:cs="Times New Roman"/>
        </w:rPr>
        <w:t>-PCR primers.</w:t>
      </w:r>
    </w:p>
    <w:tbl>
      <w:tblPr>
        <w:tblW w:w="6946" w:type="dxa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4536"/>
      </w:tblGrid>
      <w:tr w:rsidR="00EC46E3" w:rsidRPr="0075234A" w14:paraId="144CFC70" w14:textId="77777777" w:rsidTr="001F3F06">
        <w:trPr>
          <w:trHeight w:val="276"/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84BB3F" w14:textId="28376D33" w:rsidR="00EC46E3" w:rsidRPr="0075234A" w:rsidRDefault="00EC46E3" w:rsidP="00CE5899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Virus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102A4A" w14:textId="3925A950" w:rsidR="00EC46E3" w:rsidRPr="0075234A" w:rsidRDefault="00EC46E3" w:rsidP="00CE5899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Gene</w:t>
            </w:r>
          </w:p>
        </w:tc>
        <w:tc>
          <w:tcPr>
            <w:tcW w:w="45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340E2" w14:textId="480ADF0F" w:rsidR="00EC46E3" w:rsidRPr="0075234A" w:rsidRDefault="00EC46E3" w:rsidP="00CE5899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rimers (5’-3’)</w:t>
            </w:r>
          </w:p>
        </w:tc>
      </w:tr>
      <w:tr w:rsidR="00EC46E3" w:rsidRPr="0075234A" w14:paraId="5D782981" w14:textId="77777777" w:rsidTr="001F3F06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FF78A" w14:textId="4DD8CF12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H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TN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E82779" w14:textId="5E0B0DC6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S</w:t>
            </w:r>
          </w:p>
        </w:tc>
        <w:tc>
          <w:tcPr>
            <w:tcW w:w="4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EF3AA0" w14:textId="77777777" w:rsidR="00EC46E3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F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orward: GAGCCTGGAGACCATCTG</w:t>
            </w:r>
          </w:p>
          <w:p w14:paraId="473F2B97" w14:textId="375834D2" w:rsidR="00EC46E3" w:rsidRPr="0075234A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R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verse: CGGGACGACAAAGGATGT</w:t>
            </w:r>
          </w:p>
        </w:tc>
      </w:tr>
      <w:tr w:rsidR="00EC46E3" w:rsidRPr="0075234A" w14:paraId="6DB27BEC" w14:textId="77777777" w:rsidTr="001F3F06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F06A8F" w14:textId="1F96B849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C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HIKV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34E6DC" w14:textId="691C49A2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E</w:t>
            </w:r>
          </w:p>
        </w:tc>
        <w:tc>
          <w:tcPr>
            <w:tcW w:w="453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B12EEE5" w14:textId="01BC3B3A" w:rsidR="00EC46E3" w:rsidRPr="00EC46E3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F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orward: TCTATAACATGGACTACCCGCCC</w:t>
            </w:r>
          </w:p>
          <w:p w14:paraId="778969F3" w14:textId="79BC20A6" w:rsidR="00EC46E3" w:rsidRPr="0075234A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R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verse</w:t>
            </w: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: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 AGCCAGATGGTGCCTGAGAGT</w:t>
            </w:r>
          </w:p>
        </w:tc>
      </w:tr>
      <w:tr w:rsidR="00EC46E3" w:rsidRPr="0075234A" w14:paraId="7C355020" w14:textId="77777777" w:rsidTr="001F3F06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F5CDCD" w14:textId="19BE0545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H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SV-1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E50FD0" w14:textId="41E48CC7" w:rsidR="00EC46E3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V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16</w:t>
            </w:r>
          </w:p>
        </w:tc>
        <w:tc>
          <w:tcPr>
            <w:tcW w:w="453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3E9FDD8" w14:textId="670EEBE2" w:rsidR="00EC46E3" w:rsidRPr="00EC46E3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F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orward: </w:t>
            </w: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AATGTGGTTTAGCTCCCGCA</w:t>
            </w:r>
          </w:p>
          <w:p w14:paraId="6E9C45F9" w14:textId="4310F9E0" w:rsidR="00EC46E3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R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everse: </w:t>
            </w: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CCAGTTGGCGTGTCTGTTTC</w:t>
            </w:r>
          </w:p>
        </w:tc>
      </w:tr>
      <w:tr w:rsidR="00EC46E3" w:rsidRPr="0075234A" w14:paraId="1BA2EFFC" w14:textId="77777777" w:rsidTr="001F3F06">
        <w:trPr>
          <w:trHeight w:val="276"/>
          <w:jc w:val="center"/>
        </w:trPr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A96E21D" w14:textId="0CC528E5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D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NV-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96D2E68" w14:textId="68AC24D1" w:rsidR="00EC46E3" w:rsidRPr="0075234A" w:rsidRDefault="00EC46E3" w:rsidP="00EC46E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N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S5a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069BA245" w14:textId="40BFBB4D" w:rsidR="00EC46E3" w:rsidRPr="00EC46E3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F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orward: GGTTTTGGGAGCTGGTTGAC</w:t>
            </w:r>
          </w:p>
          <w:p w14:paraId="5C9A0447" w14:textId="63D547C0" w:rsidR="00EC46E3" w:rsidRPr="0075234A" w:rsidRDefault="00EC46E3" w:rsidP="00EC46E3">
            <w:pPr>
              <w:spacing w:line="400" w:lineRule="exact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EC46E3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R</w:t>
            </w:r>
            <w:r w:rsidRPr="00EC46E3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everse: ACTCTAAGAAGCGTGCTCCA</w:t>
            </w:r>
          </w:p>
        </w:tc>
      </w:tr>
    </w:tbl>
    <w:p w14:paraId="4060D5A8" w14:textId="6EB93C33" w:rsidR="001F3F06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53475621" w14:textId="77777777" w:rsidR="00F027CA" w:rsidRDefault="00F027CA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5422C881" w14:textId="03442F95" w:rsidR="004164D6" w:rsidRDefault="00BD2CA9" w:rsidP="004908E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file 1</w:t>
      </w:r>
      <w:r>
        <w:rPr>
          <w:rFonts w:ascii="Times New Roman" w:hAnsi="Times New Roman" w:cs="Times New Roman"/>
          <w:b/>
          <w:bCs/>
        </w:rPr>
        <w:t>i</w:t>
      </w:r>
      <w:r w:rsidR="000B3D81" w:rsidRPr="00506CE6">
        <w:rPr>
          <w:rFonts w:ascii="Times New Roman" w:hAnsi="Times New Roman" w:cs="Times New Roman"/>
          <w:b/>
          <w:bCs/>
        </w:rPr>
        <w:t>.</w:t>
      </w:r>
      <w:r w:rsidR="000B3D81">
        <w:rPr>
          <w:rFonts w:ascii="Times New Roman" w:hAnsi="Times New Roman" w:cs="Times New Roman"/>
        </w:rPr>
        <w:t xml:space="preserve"> System </w:t>
      </w:r>
      <w:r w:rsidR="001F3F06">
        <w:rPr>
          <w:rFonts w:ascii="Times New Roman" w:hAnsi="Times New Roman" w:cs="Times New Roman"/>
        </w:rPr>
        <w:t>detail</w:t>
      </w:r>
      <w:r w:rsidR="000B3D81">
        <w:rPr>
          <w:rFonts w:ascii="Times New Roman" w:hAnsi="Times New Roman" w:cs="Times New Roman"/>
        </w:rPr>
        <w:t>s of molecular dynamics simulations.</w:t>
      </w:r>
    </w:p>
    <w:tbl>
      <w:tblPr>
        <w:tblW w:w="8221" w:type="dxa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993"/>
        <w:gridCol w:w="2976"/>
        <w:gridCol w:w="2268"/>
        <w:gridCol w:w="1417"/>
      </w:tblGrid>
      <w:tr w:rsidR="00506CE6" w:rsidRPr="0075234A" w14:paraId="32311A50" w14:textId="77777777" w:rsidTr="00012C24">
        <w:trPr>
          <w:trHeight w:val="276"/>
          <w:jc w:val="center"/>
        </w:trPr>
        <w:tc>
          <w:tcPr>
            <w:tcW w:w="56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C3D01" w14:textId="77777777" w:rsidR="00506CE6" w:rsidRPr="0075234A" w:rsidRDefault="00506CE6" w:rsidP="005B38A1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No.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D3796" w14:textId="32F4A458" w:rsidR="00506CE6" w:rsidRPr="0075234A" w:rsidRDefault="00506CE6" w:rsidP="005B38A1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eptide</w:t>
            </w:r>
          </w:p>
        </w:tc>
        <w:tc>
          <w:tcPr>
            <w:tcW w:w="29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0ABBDF95" w14:textId="460CEF24" w:rsidR="00506CE6" w:rsidRDefault="00506CE6" w:rsidP="005B38A1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mbrane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CA68D0" w14:textId="6A920DE8" w:rsidR="00506CE6" w:rsidRPr="0075234A" w:rsidRDefault="00506CE6" w:rsidP="005B38A1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Box dimension (nm)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2395A8" w14:textId="0FEDF6AB" w:rsidR="00506CE6" w:rsidRPr="0075234A" w:rsidRDefault="00506CE6" w:rsidP="005B38A1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Atoms</w:t>
            </w:r>
          </w:p>
        </w:tc>
      </w:tr>
      <w:tr w:rsidR="004164D6" w:rsidRPr="0075234A" w14:paraId="694C9ABE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CB3619" w14:textId="77777777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E7180D" w14:textId="048F9E93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2976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2D5A1EFB" w14:textId="5D0A2C9E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irus (</w:t>
            </w:r>
            <w:proofErr w:type="spellStart"/>
            <w:proofErr w:type="gramStart"/>
            <w:r w:rsidRPr="004164D6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OPC:POPE</w:t>
            </w:r>
            <w:proofErr w:type="gramEnd"/>
            <w:r w:rsidRPr="004164D6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:POPS:POPI:DSM:cholesterol</w:t>
            </w:r>
            <w:proofErr w:type="spellEnd"/>
            <w:r w:rsidRPr="004164D6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 = 10:4:1:2:1:2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9282B0" w14:textId="0ED857E3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66 * 8.66 * 11.6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C7D37" w14:textId="35CEFDAD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1,660</w:t>
            </w:r>
          </w:p>
        </w:tc>
      </w:tr>
      <w:tr w:rsidR="004164D6" w:rsidRPr="0075234A" w14:paraId="495CB46A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D95D4A" w14:textId="77777777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DCB9CC" w14:textId="2C4B75BF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2</w:t>
            </w:r>
          </w:p>
        </w:tc>
        <w:tc>
          <w:tcPr>
            <w:tcW w:w="2976" w:type="dxa"/>
            <w:vMerge/>
            <w:tcBorders>
              <w:left w:val="nil"/>
              <w:right w:val="nil"/>
            </w:tcBorders>
            <w:vAlign w:val="center"/>
          </w:tcPr>
          <w:p w14:paraId="7D3CE025" w14:textId="295171AA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D09FC1" w14:textId="0D8CDD80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66 * 8.66 * 11.41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8D5E06" w14:textId="37656531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0,720</w:t>
            </w:r>
          </w:p>
        </w:tc>
      </w:tr>
      <w:tr w:rsidR="004164D6" w:rsidRPr="0075234A" w14:paraId="653D8F91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82351B" w14:textId="77777777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3C042F" w14:textId="5B1483C8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76</w:t>
            </w:r>
          </w:p>
        </w:tc>
        <w:tc>
          <w:tcPr>
            <w:tcW w:w="297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98EBBA" w14:textId="0E3E8DBF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793B78" w14:textId="238D1AAB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66 * 8.66 * 11.6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CEB2D80" w14:textId="28BE5DD2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1,940</w:t>
            </w:r>
          </w:p>
        </w:tc>
      </w:tr>
      <w:tr w:rsidR="004164D6" w:rsidRPr="0075234A" w14:paraId="694437D2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B9A87D" w14:textId="77777777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816BB9" w14:textId="259E2051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297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058A617" w14:textId="68D437DF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Inner membrane</w:t>
            </w:r>
            <w:r w:rsidR="00F43A9D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s</w:t>
            </w: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of </w:t>
            </w: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G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- bacteria (</w:t>
            </w:r>
            <w:proofErr w:type="gramStart"/>
            <w:r w:rsidRPr="004164D6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POPE:POPG</w:t>
            </w:r>
            <w:proofErr w:type="gramEnd"/>
            <w:r w:rsidRPr="004164D6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:TOCL1 = 7:2:1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0E6769" w14:textId="6C8C0D18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13 * 8.13 * 11.6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A1DA65" w14:textId="3485740A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3,644</w:t>
            </w:r>
          </w:p>
        </w:tc>
      </w:tr>
      <w:tr w:rsidR="004164D6" w:rsidRPr="0075234A" w14:paraId="00CCFC77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E591D" w14:textId="77777777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4DA7F8" w14:textId="0FD5049B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2</w:t>
            </w:r>
          </w:p>
        </w:tc>
        <w:tc>
          <w:tcPr>
            <w:tcW w:w="2976" w:type="dxa"/>
            <w:vMerge/>
            <w:tcBorders>
              <w:left w:val="nil"/>
              <w:right w:val="nil"/>
            </w:tcBorders>
            <w:vAlign w:val="center"/>
          </w:tcPr>
          <w:p w14:paraId="2F9B08E1" w14:textId="48505C26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31A770" w14:textId="5CB8A201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13 * 8.13 * 11.4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F1656F" w14:textId="57928C3C" w:rsidR="004164D6" w:rsidRPr="0075234A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2,702</w:t>
            </w:r>
          </w:p>
        </w:tc>
      </w:tr>
      <w:tr w:rsidR="004164D6" w:rsidRPr="0075234A" w14:paraId="256EA88C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CF9A94A" w14:textId="2144B6A3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E043D0" w14:textId="05C5FD9A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76</w:t>
            </w:r>
          </w:p>
        </w:tc>
        <w:tc>
          <w:tcPr>
            <w:tcW w:w="297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966ACA" w14:textId="6A5E8CE7" w:rsidR="004164D6" w:rsidRDefault="004164D6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38B9443" w14:textId="2C1AB5BC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8.13 * 8.13 * 11.6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C38FC0" w14:textId="17BAC245" w:rsidR="004164D6" w:rsidRDefault="004164D6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3,721</w:t>
            </w:r>
          </w:p>
        </w:tc>
      </w:tr>
      <w:tr w:rsidR="00AC1325" w:rsidRPr="0075234A" w14:paraId="70269051" w14:textId="77777777" w:rsidTr="00341A53">
        <w:trPr>
          <w:trHeight w:val="276"/>
          <w:jc w:val="center"/>
        </w:trPr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9F6FE5" w14:textId="053FB81A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7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948359" w14:textId="7E54F91A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297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27FE165" w14:textId="3553E65D" w:rsidR="00AC1325" w:rsidRPr="00AC1325" w:rsidRDefault="00AC1325" w:rsidP="00341A53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Outer membranes of G- bacteria (outer: 35 ECLIPA</w:t>
            </w:r>
            <w:r w:rsidR="00F027C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;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 inner</w:t>
            </w:r>
            <w:r w:rsidR="00F027CA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: 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75 PPPE, 20 PVPG, 5 PVCL2</w:t>
            </w: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6C778" w14:textId="39EE5A77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05 * 8.05 * 12.5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4F1006" w14:textId="3F017164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,979</w:t>
            </w:r>
          </w:p>
        </w:tc>
      </w:tr>
      <w:tr w:rsidR="00AC1325" w:rsidRPr="0075234A" w14:paraId="077171B5" w14:textId="77777777" w:rsidTr="00012C24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8D817" w14:textId="788681C7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16C253" w14:textId="3752B342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2</w:t>
            </w:r>
          </w:p>
        </w:tc>
        <w:tc>
          <w:tcPr>
            <w:tcW w:w="2976" w:type="dxa"/>
            <w:vMerge/>
            <w:tcBorders>
              <w:left w:val="nil"/>
              <w:right w:val="nil"/>
            </w:tcBorders>
          </w:tcPr>
          <w:p w14:paraId="0429A713" w14:textId="77777777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FB2ADE" w14:textId="3FC3275A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15 * 8.15 * 11.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A85929" w14:textId="75E6AB16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,483</w:t>
            </w:r>
          </w:p>
        </w:tc>
      </w:tr>
      <w:tr w:rsidR="00AC1325" w:rsidRPr="0075234A" w14:paraId="2B4806F5" w14:textId="77777777" w:rsidTr="00012C24">
        <w:trPr>
          <w:trHeight w:val="276"/>
          <w:jc w:val="center"/>
        </w:trPr>
        <w:tc>
          <w:tcPr>
            <w:tcW w:w="56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B05412D" w14:textId="5B2DA24E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3A22946" w14:textId="43A2750C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76</w:t>
            </w:r>
          </w:p>
        </w:tc>
        <w:tc>
          <w:tcPr>
            <w:tcW w:w="2976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6F1638AB" w14:textId="77777777" w:rsidR="00AC1325" w:rsidRDefault="00AC1325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288FAF2" w14:textId="3F8652D3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.07 * 8.07 * 12.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C0FF573" w14:textId="7486DA72" w:rsidR="00AC1325" w:rsidRPr="005A2C00" w:rsidRDefault="00635898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,922</w:t>
            </w:r>
          </w:p>
        </w:tc>
      </w:tr>
    </w:tbl>
    <w:p w14:paraId="27F3728B" w14:textId="77777777" w:rsidR="00012C24" w:rsidRDefault="00012C24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1E9E8F94" w14:textId="2B499014" w:rsidR="000B3D81" w:rsidRDefault="00BD2CA9" w:rsidP="004908E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>Supplementary file 1</w:t>
      </w:r>
      <w:r>
        <w:rPr>
          <w:rFonts w:ascii="Times New Roman" w:hAnsi="Times New Roman" w:cs="Times New Roman"/>
          <w:b/>
          <w:bCs/>
        </w:rPr>
        <w:t>j</w:t>
      </w:r>
      <w:r w:rsidR="000B3D81" w:rsidRPr="00506CE6">
        <w:rPr>
          <w:rFonts w:ascii="Times New Roman" w:hAnsi="Times New Roman" w:cs="Times New Roman"/>
          <w:b/>
          <w:bCs/>
        </w:rPr>
        <w:t xml:space="preserve">. </w:t>
      </w:r>
      <w:r w:rsidR="00506CE6">
        <w:rPr>
          <w:rFonts w:ascii="Times New Roman" w:hAnsi="Times New Roman" w:cs="Times New Roman"/>
        </w:rPr>
        <w:t>Binding free energy between peptides and the lipid bilayers.</w:t>
      </w:r>
    </w:p>
    <w:tbl>
      <w:tblPr>
        <w:tblW w:w="9214" w:type="dxa"/>
        <w:jc w:val="center"/>
        <w:tblLayout w:type="fixed"/>
        <w:tblLook w:val="04A0" w:firstRow="1" w:lastRow="0" w:firstColumn="1" w:lastColumn="0" w:noHBand="0" w:noVBand="1"/>
      </w:tblPr>
      <w:tblGrid>
        <w:gridCol w:w="993"/>
        <w:gridCol w:w="2551"/>
        <w:gridCol w:w="1985"/>
        <w:gridCol w:w="1842"/>
        <w:gridCol w:w="1843"/>
      </w:tblGrid>
      <w:tr w:rsidR="005A2C00" w:rsidRPr="0075234A" w14:paraId="145892C5" w14:textId="70D826BE" w:rsidTr="005A2C00">
        <w:trPr>
          <w:trHeight w:val="276"/>
          <w:jc w:val="center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AB6FF" w14:textId="77777777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Peptide</w:t>
            </w:r>
          </w:p>
        </w:tc>
        <w:tc>
          <w:tcPr>
            <w:tcW w:w="25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96B2E06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embrane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190C4" w14:textId="35DAAB91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m:oMath>
              <m:r>
                <m:rPr>
                  <m:sty m:val="b"/>
                </m:rPr>
                <w:rPr>
                  <w:rFonts w:ascii="Cambria Math" w:hAnsi="Cambria Math" w:cs="Times New Roman"/>
                  <w:color w:val="000000"/>
                  <w:kern w:val="0"/>
                  <w:sz w:val="21"/>
                  <w:szCs w:val="21"/>
                </w:rPr>
                <m:t>∆</m:t>
              </m:r>
            </m:oMath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G</w:t>
            </w:r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  <w:vertAlign w:val="subscript"/>
              </w:rPr>
              <w:t>polar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ABA152" w14:textId="6521F16F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m:oMath>
              <m:r>
                <m:rPr>
                  <m:sty m:val="b"/>
                </m:rPr>
                <w:rPr>
                  <w:rFonts w:ascii="Cambria Math" w:hAnsi="Cambria Math" w:cs="Times New Roman"/>
                  <w:color w:val="000000"/>
                  <w:kern w:val="0"/>
                  <w:sz w:val="21"/>
                  <w:szCs w:val="21"/>
                </w:rPr>
                <m:t>∆</m:t>
              </m:r>
            </m:oMath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G</w:t>
            </w:r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  <w:vertAlign w:val="subscript"/>
              </w:rPr>
              <w:t>nonpolar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F534CC6" w14:textId="62382DBA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m:oMath>
              <m:r>
                <m:rPr>
                  <m:sty m:val="b"/>
                </m:rPr>
                <w:rPr>
                  <w:rFonts w:ascii="Cambria Math" w:hAnsi="Cambria Math" w:cs="Times New Roman"/>
                  <w:color w:val="000000"/>
                  <w:kern w:val="0"/>
                  <w:sz w:val="21"/>
                  <w:szCs w:val="21"/>
                </w:rPr>
                <m:t>∆</m:t>
              </m:r>
            </m:oMath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</w:rPr>
              <w:t>G</w:t>
            </w:r>
            <w:r w:rsidRPr="005A2C00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1"/>
                <w:szCs w:val="21"/>
                <w:vertAlign w:val="subscript"/>
              </w:rPr>
              <w:t>bind</w:t>
            </w:r>
          </w:p>
        </w:tc>
      </w:tr>
      <w:tr w:rsidR="005A2C00" w:rsidRPr="0075234A" w14:paraId="78A3AB64" w14:textId="29B50440" w:rsidTr="0035056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E0284" w14:textId="77777777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07F3313D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irus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B495E1" w14:textId="60E5E344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-193.00 ± 16.1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E68C5E" w14:textId="6E4C8091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44.52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2.9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0C732" w14:textId="07ED24DA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229.65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14.35</w:t>
            </w:r>
          </w:p>
        </w:tc>
      </w:tr>
      <w:tr w:rsidR="005A2C00" w:rsidRPr="0075234A" w14:paraId="025ED823" w14:textId="219688A1" w:rsidTr="0035056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269128" w14:textId="77777777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2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</w:tcPr>
          <w:p w14:paraId="0B9B7736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irus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3917A0" w14:textId="2FAB8182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136.94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22.66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4C3A21" w14:textId="6194288C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53.60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5.1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27045C8F" w14:textId="0BE47847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190.54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18.02</w:t>
            </w:r>
          </w:p>
        </w:tc>
      </w:tr>
      <w:tr w:rsidR="005A2C00" w:rsidRPr="0075234A" w14:paraId="5232C79B" w14:textId="6D5FAC25" w:rsidTr="0035056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5ACCA4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76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</w:tcPr>
          <w:p w14:paraId="4A697853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Virus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39E10E" w14:textId="56E6E11B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195.71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8.81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7BB09A" w14:textId="7256B42E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34.98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8.73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0A5BEB40" w14:textId="034B2DB8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230.69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8.31</w:t>
            </w:r>
          </w:p>
        </w:tc>
      </w:tr>
      <w:tr w:rsidR="005A2C00" w:rsidRPr="0075234A" w14:paraId="04821C81" w14:textId="035CA7A2" w:rsidTr="005A2C0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0EA50E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1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</w:tcPr>
          <w:p w14:paraId="16DEDC83" w14:textId="0E2681CC" w:rsidR="005A2C00" w:rsidRDefault="006023AD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- inner membrane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BE4509" w14:textId="61B26A74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-408.93 ± 35.39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6B53FE" w14:textId="14AACC72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47.97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0.82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vAlign w:val="center"/>
          </w:tcPr>
          <w:p w14:paraId="149799DE" w14:textId="7771DEE4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456.89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9.24</w:t>
            </w:r>
          </w:p>
        </w:tc>
      </w:tr>
      <w:tr w:rsidR="005A2C00" w:rsidRPr="0075234A" w14:paraId="5ED43B80" w14:textId="16F68CFA" w:rsidTr="005A2C0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084506" w14:textId="77777777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0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764CD7FC" w14:textId="22A4AF34" w:rsidR="005A2C00" w:rsidRDefault="006023AD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- inner membrane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06D275" w14:textId="6680DAD8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289.58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49.7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C4D2B6" w14:textId="785880C8" w:rsidR="005A2C00" w:rsidRPr="0075234A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70.68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31.5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B168F" w14:textId="76518392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360.26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9.00</w:t>
            </w:r>
          </w:p>
        </w:tc>
      </w:tr>
      <w:tr w:rsidR="005A2C00" w:rsidRPr="0075234A" w14:paraId="36B2F148" w14:textId="71ED2737" w:rsidTr="005A2C00">
        <w:trPr>
          <w:trHeight w:val="276"/>
          <w:jc w:val="center"/>
        </w:trPr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1182B06" w14:textId="77777777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P</w:t>
            </w: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076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73777AB" w14:textId="5AAC1C2D" w:rsidR="005A2C00" w:rsidRDefault="006023AD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G- inner membrane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5F6C9F1" w14:textId="30316F40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404.77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2.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7ADEEE8" w14:textId="7385C3C9" w:rsid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61.02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0.9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2065CD2" w14:textId="6DB4F88B" w:rsidR="005A2C00" w:rsidRPr="005A2C00" w:rsidRDefault="005A2C00" w:rsidP="005A2C00">
            <w:pPr>
              <w:spacing w:line="400" w:lineRule="exact"/>
              <w:jc w:val="both"/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</w:pP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 xml:space="preserve">-465.79 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>±</w:t>
            </w:r>
            <w:r w:rsidRPr="005A2C00">
              <w:rPr>
                <w:rFonts w:ascii="Times New Roman" w:hAnsi="Times New Roman" w:cs="Times New Roman" w:hint="eastAsia"/>
                <w:color w:val="000000"/>
                <w:kern w:val="0"/>
                <w:sz w:val="21"/>
                <w:szCs w:val="21"/>
              </w:rPr>
              <w:t xml:space="preserve"> </w:t>
            </w:r>
            <w:r w:rsidRPr="005A2C00">
              <w:rPr>
                <w:rFonts w:ascii="Times New Roman" w:hAnsi="Times New Roman" w:cs="Times New Roman"/>
                <w:color w:val="000000"/>
                <w:kern w:val="0"/>
                <w:sz w:val="21"/>
                <w:szCs w:val="21"/>
              </w:rPr>
              <w:t>11.39</w:t>
            </w:r>
          </w:p>
        </w:tc>
      </w:tr>
    </w:tbl>
    <w:p w14:paraId="0EBD916C" w14:textId="43628460" w:rsidR="001F3F06" w:rsidRDefault="001F3F06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57D3AC1" w14:textId="4A0E14A6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193B09D6" w14:textId="08F50EF1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3C4AEFDE" w14:textId="77777777" w:rsidR="008518AB" w:rsidRDefault="008518AB" w:rsidP="004908EB">
      <w:pPr>
        <w:spacing w:line="360" w:lineRule="auto"/>
        <w:jc w:val="both"/>
        <w:rPr>
          <w:rFonts w:ascii="Times New Roman" w:hAnsi="Times New Roman" w:cs="Times New Roman"/>
        </w:rPr>
      </w:pPr>
    </w:p>
    <w:p w14:paraId="131F18E4" w14:textId="3A36C82E" w:rsidR="00025156" w:rsidRPr="00025156" w:rsidRDefault="00BE00EA" w:rsidP="00025156">
      <w:pPr>
        <w:spacing w:afterLines="100" w:after="240" w:line="360" w:lineRule="auto"/>
        <w:jc w:val="both"/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</w:pPr>
      <w:r>
        <w:rPr>
          <w:rFonts w:ascii="Times New Roman" w:eastAsia="宋体" w:hAnsi="Times New Roman" w:cs="Times New Roman"/>
          <w:b/>
          <w:bCs/>
          <w:color w:val="231F20"/>
          <w:kern w:val="0"/>
          <w:sz w:val="28"/>
          <w:szCs w:val="28"/>
          <w14:ligatures w14:val="none"/>
        </w:rPr>
        <w:t>References</w:t>
      </w:r>
    </w:p>
    <w:p w14:paraId="2854DA89" w14:textId="77777777" w:rsidR="00241F43" w:rsidRPr="00241F43" w:rsidRDefault="00025156" w:rsidP="00241F43">
      <w:pPr>
        <w:pStyle w:val="EndNoteBibliography"/>
        <w:spacing w:afterLines="20" w:after="48" w:line="276" w:lineRule="auto"/>
        <w:ind w:left="720" w:hanging="720"/>
        <w:rPr>
          <w:rFonts w:ascii="Times New Roman" w:hAnsi="Times New Roman" w:cs="Times New Roman"/>
          <w:noProof/>
        </w:rPr>
      </w:pPr>
      <w:r w:rsidRPr="00241F43">
        <w:rPr>
          <w:rFonts w:ascii="Times New Roman" w:hAnsi="Times New Roman" w:cs="Times New Roman"/>
        </w:rPr>
        <w:fldChar w:fldCharType="begin"/>
      </w:r>
      <w:r w:rsidRPr="00241F43">
        <w:rPr>
          <w:rFonts w:ascii="Times New Roman" w:hAnsi="Times New Roman" w:cs="Times New Roman"/>
        </w:rPr>
        <w:instrText xml:space="preserve"> ADDIN EN.REFLIST </w:instrText>
      </w:r>
      <w:r w:rsidRPr="00241F43">
        <w:rPr>
          <w:rFonts w:ascii="Times New Roman" w:hAnsi="Times New Roman" w:cs="Times New Roman"/>
        </w:rPr>
        <w:fldChar w:fldCharType="separate"/>
      </w:r>
      <w:r w:rsidR="00241F43" w:rsidRPr="00241F43">
        <w:rPr>
          <w:rFonts w:ascii="Times New Roman" w:hAnsi="Times New Roman" w:cs="Times New Roman"/>
          <w:noProof/>
        </w:rPr>
        <w:t>1.</w:t>
      </w:r>
      <w:r w:rsidR="00241F43" w:rsidRPr="00241F43">
        <w:rPr>
          <w:rFonts w:ascii="Times New Roman" w:hAnsi="Times New Roman" w:cs="Times New Roman"/>
          <w:noProof/>
        </w:rPr>
        <w:tab/>
        <w:t xml:space="preserve">M. D. T. Torres, M. C. R. Melo, L. Flowers, O. Crescenzi, E. Notomista and C. de la Fuente-Nunez, Mining for encrypted peptide antibiotics in the human proteome, </w:t>
      </w:r>
      <w:r w:rsidR="00241F43" w:rsidRPr="00241F43">
        <w:rPr>
          <w:rFonts w:ascii="Times New Roman" w:hAnsi="Times New Roman" w:cs="Times New Roman"/>
          <w:i/>
          <w:noProof/>
        </w:rPr>
        <w:t>Nat Biomed Eng</w:t>
      </w:r>
      <w:r w:rsidR="00241F43" w:rsidRPr="00241F43">
        <w:rPr>
          <w:rFonts w:ascii="Times New Roman" w:hAnsi="Times New Roman" w:cs="Times New Roman"/>
          <w:noProof/>
        </w:rPr>
        <w:t xml:space="preserve">, 2022, </w:t>
      </w:r>
      <w:r w:rsidR="00241F43" w:rsidRPr="00241F43">
        <w:rPr>
          <w:rFonts w:ascii="Times New Roman" w:hAnsi="Times New Roman" w:cs="Times New Roman"/>
          <w:b/>
          <w:noProof/>
        </w:rPr>
        <w:t>6</w:t>
      </w:r>
      <w:r w:rsidR="00241F43" w:rsidRPr="00241F43">
        <w:rPr>
          <w:rFonts w:ascii="Times New Roman" w:hAnsi="Times New Roman" w:cs="Times New Roman"/>
          <w:noProof/>
        </w:rPr>
        <w:t>, 67-75.</w:t>
      </w:r>
    </w:p>
    <w:p w14:paraId="3AD853F9" w14:textId="77777777" w:rsidR="00241F43" w:rsidRPr="00241F43" w:rsidRDefault="00241F43" w:rsidP="00241F43">
      <w:pPr>
        <w:pStyle w:val="EndNoteBibliography"/>
        <w:spacing w:afterLines="20" w:after="48" w:line="276" w:lineRule="auto"/>
        <w:ind w:left="720" w:hanging="720"/>
        <w:rPr>
          <w:rFonts w:ascii="Times New Roman" w:hAnsi="Times New Roman" w:cs="Times New Roman"/>
          <w:noProof/>
        </w:rPr>
      </w:pPr>
      <w:r w:rsidRPr="00241F43">
        <w:rPr>
          <w:rFonts w:ascii="Times New Roman" w:hAnsi="Times New Roman" w:cs="Times New Roman"/>
          <w:noProof/>
        </w:rPr>
        <w:t>2.</w:t>
      </w:r>
      <w:r w:rsidRPr="00241F43">
        <w:rPr>
          <w:rFonts w:ascii="Times New Roman" w:hAnsi="Times New Roman" w:cs="Times New Roman"/>
          <w:noProof/>
        </w:rPr>
        <w:tab/>
        <w:t xml:space="preserve">R. Liu, Z. Liu, H. Peng, Y. Lv, Y. Feng, J. Kang, N. Lu, R. Ma, S. Hou, W. Sun, Q. Ying, F. Wang, Q. Gao, P. Zhao, C. Zhu, Y. Wang and X. Wu, Bomidin: An Optimized Antimicrobial Peptide With Broad Antiviral Activity Against Enveloped Viruses, </w:t>
      </w:r>
      <w:r w:rsidRPr="00241F43">
        <w:rPr>
          <w:rFonts w:ascii="Times New Roman" w:hAnsi="Times New Roman" w:cs="Times New Roman"/>
          <w:i/>
          <w:noProof/>
        </w:rPr>
        <w:t>Front Immunol</w:t>
      </w:r>
      <w:r w:rsidRPr="00241F43">
        <w:rPr>
          <w:rFonts w:ascii="Times New Roman" w:hAnsi="Times New Roman" w:cs="Times New Roman"/>
          <w:noProof/>
        </w:rPr>
        <w:t xml:space="preserve">, 2022, </w:t>
      </w:r>
      <w:r w:rsidRPr="00241F43">
        <w:rPr>
          <w:rFonts w:ascii="Times New Roman" w:hAnsi="Times New Roman" w:cs="Times New Roman"/>
          <w:b/>
          <w:noProof/>
        </w:rPr>
        <w:t>13</w:t>
      </w:r>
      <w:r w:rsidRPr="00241F43">
        <w:rPr>
          <w:rFonts w:ascii="Times New Roman" w:hAnsi="Times New Roman" w:cs="Times New Roman"/>
          <w:noProof/>
        </w:rPr>
        <w:t>, 851642.</w:t>
      </w:r>
    </w:p>
    <w:p w14:paraId="4CF9449C" w14:textId="77777777" w:rsidR="00241F43" w:rsidRPr="00241F43" w:rsidRDefault="00241F43" w:rsidP="00241F43">
      <w:pPr>
        <w:pStyle w:val="EndNoteBibliography"/>
        <w:spacing w:afterLines="20" w:after="48" w:line="276" w:lineRule="auto"/>
        <w:ind w:left="720" w:hanging="720"/>
        <w:rPr>
          <w:rFonts w:ascii="Times New Roman" w:hAnsi="Times New Roman" w:cs="Times New Roman"/>
          <w:noProof/>
        </w:rPr>
      </w:pPr>
      <w:r w:rsidRPr="00241F43">
        <w:rPr>
          <w:rFonts w:ascii="Times New Roman" w:hAnsi="Times New Roman" w:cs="Times New Roman"/>
          <w:noProof/>
        </w:rPr>
        <w:t>3.</w:t>
      </w:r>
      <w:r w:rsidRPr="00241F43">
        <w:rPr>
          <w:rFonts w:ascii="Times New Roman" w:hAnsi="Times New Roman" w:cs="Times New Roman"/>
          <w:noProof/>
        </w:rPr>
        <w:tab/>
        <w:t xml:space="preserve">J. Maasch, M. D. T. Torres, M. C. R. Melo and C. de la Fuente-Nunez, Molecular de-extinction of ancient antimicrobial peptides enabled by machine learning, </w:t>
      </w:r>
      <w:r w:rsidRPr="00241F43">
        <w:rPr>
          <w:rFonts w:ascii="Times New Roman" w:hAnsi="Times New Roman" w:cs="Times New Roman"/>
          <w:i/>
          <w:noProof/>
        </w:rPr>
        <w:t>Cell Host Microbe</w:t>
      </w:r>
      <w:r w:rsidRPr="00241F43">
        <w:rPr>
          <w:rFonts w:ascii="Times New Roman" w:hAnsi="Times New Roman" w:cs="Times New Roman"/>
          <w:noProof/>
        </w:rPr>
        <w:t xml:space="preserve">, 2023, </w:t>
      </w:r>
      <w:r w:rsidRPr="00241F43">
        <w:rPr>
          <w:rFonts w:ascii="Times New Roman" w:hAnsi="Times New Roman" w:cs="Times New Roman"/>
          <w:b/>
          <w:noProof/>
        </w:rPr>
        <w:t>31</w:t>
      </w:r>
      <w:r w:rsidRPr="00241F43">
        <w:rPr>
          <w:rFonts w:ascii="Times New Roman" w:hAnsi="Times New Roman" w:cs="Times New Roman"/>
          <w:noProof/>
        </w:rPr>
        <w:t>, 1260-1274 e1266.</w:t>
      </w:r>
    </w:p>
    <w:p w14:paraId="2FAA6F15" w14:textId="77777777" w:rsidR="00241F43" w:rsidRPr="00241F43" w:rsidRDefault="00241F43" w:rsidP="00241F43">
      <w:pPr>
        <w:pStyle w:val="EndNoteBibliography"/>
        <w:spacing w:afterLines="20" w:after="48" w:line="276" w:lineRule="auto"/>
        <w:ind w:left="720" w:hanging="720"/>
        <w:rPr>
          <w:rFonts w:ascii="Times New Roman" w:hAnsi="Times New Roman" w:cs="Times New Roman"/>
          <w:noProof/>
        </w:rPr>
      </w:pPr>
      <w:r w:rsidRPr="00241F43">
        <w:rPr>
          <w:rFonts w:ascii="Times New Roman" w:hAnsi="Times New Roman" w:cs="Times New Roman"/>
          <w:noProof/>
        </w:rPr>
        <w:t>4.</w:t>
      </w:r>
      <w:r w:rsidRPr="00241F43">
        <w:rPr>
          <w:rFonts w:ascii="Times New Roman" w:hAnsi="Times New Roman" w:cs="Times New Roman"/>
          <w:noProof/>
        </w:rPr>
        <w:tab/>
        <w:t xml:space="preserve">Y. Ma, Z. Guo, B. Xia, Y. Zhang, X. Liu, Y. Yu, N. Tang, X. Tong, M. Wang, X. Ye, J. Feng, Y. Chen and J. Wang, Identification of antimicrobial peptides from the human gut microbiome using deep learning, </w:t>
      </w:r>
      <w:r w:rsidRPr="00241F43">
        <w:rPr>
          <w:rFonts w:ascii="Times New Roman" w:hAnsi="Times New Roman" w:cs="Times New Roman"/>
          <w:i/>
          <w:noProof/>
        </w:rPr>
        <w:t>Nat Biotechnol</w:t>
      </w:r>
      <w:r w:rsidRPr="00241F43">
        <w:rPr>
          <w:rFonts w:ascii="Times New Roman" w:hAnsi="Times New Roman" w:cs="Times New Roman"/>
          <w:noProof/>
        </w:rPr>
        <w:t xml:space="preserve">, 2022, </w:t>
      </w:r>
      <w:r w:rsidRPr="00241F43">
        <w:rPr>
          <w:rFonts w:ascii="Times New Roman" w:hAnsi="Times New Roman" w:cs="Times New Roman"/>
          <w:b/>
          <w:noProof/>
        </w:rPr>
        <w:t>40</w:t>
      </w:r>
      <w:r w:rsidRPr="00241F43">
        <w:rPr>
          <w:rFonts w:ascii="Times New Roman" w:hAnsi="Times New Roman" w:cs="Times New Roman"/>
          <w:noProof/>
        </w:rPr>
        <w:t>, 921-931.</w:t>
      </w:r>
    </w:p>
    <w:p w14:paraId="09C6B10C" w14:textId="0D090FA9" w:rsidR="00BE00EA" w:rsidRPr="001949DB" w:rsidRDefault="00025156" w:rsidP="00241F43">
      <w:pPr>
        <w:pStyle w:val="EndNoteBibliography"/>
        <w:spacing w:afterLines="20" w:after="48" w:line="276" w:lineRule="auto"/>
        <w:ind w:left="720" w:hanging="720"/>
        <w:rPr>
          <w:rFonts w:ascii="Times New Roman" w:hAnsi="Times New Roman" w:cs="Times New Roman"/>
        </w:rPr>
      </w:pPr>
      <w:r w:rsidRPr="00241F43">
        <w:rPr>
          <w:rFonts w:ascii="Times New Roman" w:hAnsi="Times New Roman" w:cs="Times New Roman"/>
        </w:rPr>
        <w:fldChar w:fldCharType="end"/>
      </w:r>
    </w:p>
    <w:sectPr w:rsidR="00BE00EA" w:rsidRPr="001949DB" w:rsidSect="00AC23C3">
      <w:footerReference w:type="even" r:id="rId7"/>
      <w:footerReference w:type="default" r:id="rId8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07A46C" w14:textId="77777777" w:rsidR="004D5854" w:rsidRDefault="004D5854" w:rsidP="00AC23C3">
      <w:r>
        <w:separator/>
      </w:r>
    </w:p>
  </w:endnote>
  <w:endnote w:type="continuationSeparator" w:id="0">
    <w:p w14:paraId="63D427BB" w14:textId="77777777" w:rsidR="004D5854" w:rsidRDefault="004D5854" w:rsidP="00AC23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仿宋_GB2312">
    <w:altName w:val="微软雅黑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1"/>
      </w:rPr>
      <w:id w:val="-2073343097"/>
      <w:docPartObj>
        <w:docPartGallery w:val="Page Numbers (Bottom of Page)"/>
        <w:docPartUnique/>
      </w:docPartObj>
    </w:sdtPr>
    <w:sdtEndPr>
      <w:rPr>
        <w:rStyle w:val="af1"/>
      </w:rPr>
    </w:sdtEndPr>
    <w:sdtContent>
      <w:p w14:paraId="62FCD277" w14:textId="1468CECC" w:rsidR="00AC23C3" w:rsidRDefault="00AC23C3" w:rsidP="004A4F22">
        <w:pPr>
          <w:pStyle w:val="af"/>
          <w:framePr w:wrap="none" w:vAnchor="text" w:hAnchor="margin" w:xAlign="center" w:y="1"/>
          <w:rPr>
            <w:rStyle w:val="af1"/>
          </w:rPr>
        </w:pPr>
        <w:r>
          <w:rPr>
            <w:rStyle w:val="af1"/>
          </w:rPr>
          <w:fldChar w:fldCharType="begin"/>
        </w:r>
        <w:r>
          <w:rPr>
            <w:rStyle w:val="af1"/>
          </w:rPr>
          <w:instrText xml:space="preserve"> PAGE </w:instrText>
        </w:r>
        <w:r>
          <w:rPr>
            <w:rStyle w:val="af1"/>
          </w:rPr>
          <w:fldChar w:fldCharType="end"/>
        </w:r>
      </w:p>
    </w:sdtContent>
  </w:sdt>
  <w:p w14:paraId="6D835911" w14:textId="77777777" w:rsidR="00AC23C3" w:rsidRDefault="00AC23C3">
    <w:pPr>
      <w:pStyle w:val="af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1"/>
        <w:rFonts w:ascii="Times New Roman" w:hAnsi="Times New Roman" w:cs="Times New Roman"/>
        <w:sz w:val="20"/>
        <w:szCs w:val="20"/>
      </w:rPr>
      <w:id w:val="1996066139"/>
      <w:docPartObj>
        <w:docPartGallery w:val="Page Numbers (Bottom of Page)"/>
        <w:docPartUnique/>
      </w:docPartObj>
    </w:sdtPr>
    <w:sdtEndPr>
      <w:rPr>
        <w:rStyle w:val="af1"/>
      </w:rPr>
    </w:sdtEndPr>
    <w:sdtContent>
      <w:p w14:paraId="653DB85A" w14:textId="051F24CB" w:rsidR="00AC23C3" w:rsidRPr="00AC23C3" w:rsidRDefault="00AC23C3" w:rsidP="004A4F22">
        <w:pPr>
          <w:pStyle w:val="af"/>
          <w:framePr w:wrap="none" w:vAnchor="text" w:hAnchor="margin" w:xAlign="center" w:y="1"/>
          <w:rPr>
            <w:rStyle w:val="af1"/>
            <w:rFonts w:ascii="Times New Roman" w:hAnsi="Times New Roman" w:cs="Times New Roman"/>
            <w:sz w:val="20"/>
            <w:szCs w:val="20"/>
          </w:rPr>
        </w:pPr>
        <w:r w:rsidRPr="00AC23C3">
          <w:rPr>
            <w:rStyle w:val="af1"/>
            <w:rFonts w:ascii="Times New Roman" w:hAnsi="Times New Roman" w:cs="Times New Roman"/>
            <w:sz w:val="20"/>
            <w:szCs w:val="20"/>
          </w:rPr>
          <w:fldChar w:fldCharType="begin"/>
        </w:r>
        <w:r w:rsidRPr="00AC23C3">
          <w:rPr>
            <w:rStyle w:val="af1"/>
            <w:rFonts w:ascii="Times New Roman" w:hAnsi="Times New Roman" w:cs="Times New Roman"/>
            <w:sz w:val="20"/>
            <w:szCs w:val="20"/>
          </w:rPr>
          <w:instrText xml:space="preserve"> PAGE </w:instrText>
        </w:r>
        <w:r w:rsidRPr="00AC23C3">
          <w:rPr>
            <w:rStyle w:val="af1"/>
            <w:rFonts w:ascii="Times New Roman" w:hAnsi="Times New Roman" w:cs="Times New Roman"/>
            <w:sz w:val="20"/>
            <w:szCs w:val="20"/>
          </w:rPr>
          <w:fldChar w:fldCharType="separate"/>
        </w:r>
        <w:r w:rsidRPr="00AC23C3">
          <w:rPr>
            <w:rStyle w:val="af1"/>
            <w:rFonts w:ascii="Times New Roman" w:hAnsi="Times New Roman" w:cs="Times New Roman"/>
            <w:noProof/>
            <w:sz w:val="20"/>
            <w:szCs w:val="20"/>
          </w:rPr>
          <w:t>2</w:t>
        </w:r>
        <w:r w:rsidRPr="00AC23C3">
          <w:rPr>
            <w:rStyle w:val="af1"/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759160DB" w14:textId="77777777" w:rsidR="00AC23C3" w:rsidRPr="00AC23C3" w:rsidRDefault="00AC23C3">
    <w:pPr>
      <w:pStyle w:val="af"/>
      <w:rPr>
        <w:rFonts w:ascii="Times New Roman" w:hAnsi="Times New Roman" w:cs="Times New Roman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A75680" w14:textId="77777777" w:rsidR="004D5854" w:rsidRDefault="004D5854" w:rsidP="00AC23C3">
      <w:r>
        <w:separator/>
      </w:r>
    </w:p>
  </w:footnote>
  <w:footnote w:type="continuationSeparator" w:id="0">
    <w:p w14:paraId="0A2E2B55" w14:textId="77777777" w:rsidR="004D5854" w:rsidRDefault="004D5854" w:rsidP="00AC23C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949DB"/>
    <w:rsid w:val="00003A1C"/>
    <w:rsid w:val="00004505"/>
    <w:rsid w:val="000123BB"/>
    <w:rsid w:val="00012C24"/>
    <w:rsid w:val="0001610E"/>
    <w:rsid w:val="00016EAD"/>
    <w:rsid w:val="000179F2"/>
    <w:rsid w:val="00025156"/>
    <w:rsid w:val="00025ADA"/>
    <w:rsid w:val="00025CA6"/>
    <w:rsid w:val="00035ACA"/>
    <w:rsid w:val="00036FB1"/>
    <w:rsid w:val="000405CF"/>
    <w:rsid w:val="000421C1"/>
    <w:rsid w:val="00042478"/>
    <w:rsid w:val="000443AA"/>
    <w:rsid w:val="000443CD"/>
    <w:rsid w:val="00045984"/>
    <w:rsid w:val="000460BE"/>
    <w:rsid w:val="000512F9"/>
    <w:rsid w:val="00051AF0"/>
    <w:rsid w:val="000531A2"/>
    <w:rsid w:val="000600C4"/>
    <w:rsid w:val="00063373"/>
    <w:rsid w:val="00063431"/>
    <w:rsid w:val="0006515B"/>
    <w:rsid w:val="00067287"/>
    <w:rsid w:val="00070EF8"/>
    <w:rsid w:val="00072AAE"/>
    <w:rsid w:val="00072D4D"/>
    <w:rsid w:val="00074151"/>
    <w:rsid w:val="00075050"/>
    <w:rsid w:val="000807D4"/>
    <w:rsid w:val="00082544"/>
    <w:rsid w:val="000843E1"/>
    <w:rsid w:val="00087125"/>
    <w:rsid w:val="0009036B"/>
    <w:rsid w:val="00090E5E"/>
    <w:rsid w:val="000A10C8"/>
    <w:rsid w:val="000A247A"/>
    <w:rsid w:val="000A4354"/>
    <w:rsid w:val="000A5DA6"/>
    <w:rsid w:val="000B331A"/>
    <w:rsid w:val="000B3D81"/>
    <w:rsid w:val="000B4F1C"/>
    <w:rsid w:val="000B601C"/>
    <w:rsid w:val="000C12B1"/>
    <w:rsid w:val="000C72B6"/>
    <w:rsid w:val="000D0277"/>
    <w:rsid w:val="000D090B"/>
    <w:rsid w:val="000D1065"/>
    <w:rsid w:val="000D2984"/>
    <w:rsid w:val="000D3600"/>
    <w:rsid w:val="000D4744"/>
    <w:rsid w:val="000D4FFB"/>
    <w:rsid w:val="000D52A3"/>
    <w:rsid w:val="000E1044"/>
    <w:rsid w:val="000E3AFA"/>
    <w:rsid w:val="000E3D3A"/>
    <w:rsid w:val="000E4E34"/>
    <w:rsid w:val="000E62BE"/>
    <w:rsid w:val="000E6978"/>
    <w:rsid w:val="000F2B44"/>
    <w:rsid w:val="000F351C"/>
    <w:rsid w:val="000F7183"/>
    <w:rsid w:val="00101708"/>
    <w:rsid w:val="001048E8"/>
    <w:rsid w:val="00111E3C"/>
    <w:rsid w:val="0011227D"/>
    <w:rsid w:val="00113DFE"/>
    <w:rsid w:val="00114644"/>
    <w:rsid w:val="00114A80"/>
    <w:rsid w:val="00116582"/>
    <w:rsid w:val="00116702"/>
    <w:rsid w:val="001213F6"/>
    <w:rsid w:val="0013002C"/>
    <w:rsid w:val="001315CE"/>
    <w:rsid w:val="001319DE"/>
    <w:rsid w:val="00137E62"/>
    <w:rsid w:val="00137FA4"/>
    <w:rsid w:val="0014081D"/>
    <w:rsid w:val="001411A5"/>
    <w:rsid w:val="00141F72"/>
    <w:rsid w:val="001542E8"/>
    <w:rsid w:val="001543CE"/>
    <w:rsid w:val="001560BF"/>
    <w:rsid w:val="00160B19"/>
    <w:rsid w:val="00160C32"/>
    <w:rsid w:val="00164B0D"/>
    <w:rsid w:val="00164CA9"/>
    <w:rsid w:val="001718F7"/>
    <w:rsid w:val="001726C4"/>
    <w:rsid w:val="00173BE8"/>
    <w:rsid w:val="001746AA"/>
    <w:rsid w:val="001813E4"/>
    <w:rsid w:val="001827BA"/>
    <w:rsid w:val="00183748"/>
    <w:rsid w:val="00185007"/>
    <w:rsid w:val="00191D5D"/>
    <w:rsid w:val="001949DB"/>
    <w:rsid w:val="001A010F"/>
    <w:rsid w:val="001A49B1"/>
    <w:rsid w:val="001A5132"/>
    <w:rsid w:val="001A57E7"/>
    <w:rsid w:val="001A6003"/>
    <w:rsid w:val="001D2119"/>
    <w:rsid w:val="001D3371"/>
    <w:rsid w:val="001D629C"/>
    <w:rsid w:val="001D67E1"/>
    <w:rsid w:val="001D728B"/>
    <w:rsid w:val="001E1A32"/>
    <w:rsid w:val="001E5FE0"/>
    <w:rsid w:val="001E720A"/>
    <w:rsid w:val="001F0487"/>
    <w:rsid w:val="001F0B1B"/>
    <w:rsid w:val="001F0D5E"/>
    <w:rsid w:val="001F3F06"/>
    <w:rsid w:val="001F5E06"/>
    <w:rsid w:val="00200BBA"/>
    <w:rsid w:val="00202CA7"/>
    <w:rsid w:val="00203E79"/>
    <w:rsid w:val="0020453A"/>
    <w:rsid w:val="002067D5"/>
    <w:rsid w:val="002068C1"/>
    <w:rsid w:val="002109EB"/>
    <w:rsid w:val="00211243"/>
    <w:rsid w:val="00212145"/>
    <w:rsid w:val="00213101"/>
    <w:rsid w:val="002162E5"/>
    <w:rsid w:val="002216F9"/>
    <w:rsid w:val="00222A98"/>
    <w:rsid w:val="00231638"/>
    <w:rsid w:val="0023454C"/>
    <w:rsid w:val="0023759B"/>
    <w:rsid w:val="00240637"/>
    <w:rsid w:val="00240B74"/>
    <w:rsid w:val="00241F43"/>
    <w:rsid w:val="0024443D"/>
    <w:rsid w:val="00245BF1"/>
    <w:rsid w:val="00245C20"/>
    <w:rsid w:val="00245F11"/>
    <w:rsid w:val="0025041A"/>
    <w:rsid w:val="0025077C"/>
    <w:rsid w:val="0025161A"/>
    <w:rsid w:val="00251A9F"/>
    <w:rsid w:val="002523EC"/>
    <w:rsid w:val="002546CC"/>
    <w:rsid w:val="00256DE3"/>
    <w:rsid w:val="00257589"/>
    <w:rsid w:val="00260C4F"/>
    <w:rsid w:val="002637F4"/>
    <w:rsid w:val="0026449A"/>
    <w:rsid w:val="00272DCA"/>
    <w:rsid w:val="00273BD3"/>
    <w:rsid w:val="00273F06"/>
    <w:rsid w:val="00275971"/>
    <w:rsid w:val="002812BA"/>
    <w:rsid w:val="00286A54"/>
    <w:rsid w:val="0029669C"/>
    <w:rsid w:val="002A0066"/>
    <w:rsid w:val="002A2C0B"/>
    <w:rsid w:val="002A4202"/>
    <w:rsid w:val="002A5A87"/>
    <w:rsid w:val="002A7362"/>
    <w:rsid w:val="002B2DD7"/>
    <w:rsid w:val="002B5C41"/>
    <w:rsid w:val="002B6680"/>
    <w:rsid w:val="002C05DA"/>
    <w:rsid w:val="002C7E8D"/>
    <w:rsid w:val="002D2A73"/>
    <w:rsid w:val="002D4BDF"/>
    <w:rsid w:val="002D639E"/>
    <w:rsid w:val="002D7254"/>
    <w:rsid w:val="002E3B87"/>
    <w:rsid w:val="002E527F"/>
    <w:rsid w:val="002E668B"/>
    <w:rsid w:val="002F217B"/>
    <w:rsid w:val="002F258E"/>
    <w:rsid w:val="002F4AE8"/>
    <w:rsid w:val="002F6F5D"/>
    <w:rsid w:val="0030187E"/>
    <w:rsid w:val="00304854"/>
    <w:rsid w:val="00306416"/>
    <w:rsid w:val="00306A48"/>
    <w:rsid w:val="00307934"/>
    <w:rsid w:val="00311BCE"/>
    <w:rsid w:val="00311CCB"/>
    <w:rsid w:val="0031452D"/>
    <w:rsid w:val="003158E6"/>
    <w:rsid w:val="00326397"/>
    <w:rsid w:val="0032645D"/>
    <w:rsid w:val="00330313"/>
    <w:rsid w:val="00336627"/>
    <w:rsid w:val="00341A53"/>
    <w:rsid w:val="00342493"/>
    <w:rsid w:val="003450A0"/>
    <w:rsid w:val="0034590C"/>
    <w:rsid w:val="00350274"/>
    <w:rsid w:val="003540E7"/>
    <w:rsid w:val="00362561"/>
    <w:rsid w:val="00364419"/>
    <w:rsid w:val="00367308"/>
    <w:rsid w:val="003703F0"/>
    <w:rsid w:val="00373EF8"/>
    <w:rsid w:val="0037456E"/>
    <w:rsid w:val="00374803"/>
    <w:rsid w:val="00376A65"/>
    <w:rsid w:val="00382F35"/>
    <w:rsid w:val="003833A8"/>
    <w:rsid w:val="00384728"/>
    <w:rsid w:val="0038690F"/>
    <w:rsid w:val="00386B6D"/>
    <w:rsid w:val="00386E74"/>
    <w:rsid w:val="0039189E"/>
    <w:rsid w:val="00391B67"/>
    <w:rsid w:val="00395CF1"/>
    <w:rsid w:val="00395E17"/>
    <w:rsid w:val="003A1A00"/>
    <w:rsid w:val="003A2F74"/>
    <w:rsid w:val="003A52F8"/>
    <w:rsid w:val="003A57BF"/>
    <w:rsid w:val="003A6C0E"/>
    <w:rsid w:val="003A7077"/>
    <w:rsid w:val="003A7080"/>
    <w:rsid w:val="003B129F"/>
    <w:rsid w:val="003B374E"/>
    <w:rsid w:val="003B3BF3"/>
    <w:rsid w:val="003B3C45"/>
    <w:rsid w:val="003B5C69"/>
    <w:rsid w:val="003B67D7"/>
    <w:rsid w:val="003B7D96"/>
    <w:rsid w:val="003B7DB4"/>
    <w:rsid w:val="003C0103"/>
    <w:rsid w:val="003C3B5F"/>
    <w:rsid w:val="003C435B"/>
    <w:rsid w:val="003C7FB3"/>
    <w:rsid w:val="003D0C75"/>
    <w:rsid w:val="003D104B"/>
    <w:rsid w:val="003D51CF"/>
    <w:rsid w:val="003D5882"/>
    <w:rsid w:val="003D6558"/>
    <w:rsid w:val="003D6C71"/>
    <w:rsid w:val="003D6D29"/>
    <w:rsid w:val="003D7E9F"/>
    <w:rsid w:val="003E0EB3"/>
    <w:rsid w:val="003E1AEE"/>
    <w:rsid w:val="003E4106"/>
    <w:rsid w:val="003E655B"/>
    <w:rsid w:val="003F07B1"/>
    <w:rsid w:val="003F2174"/>
    <w:rsid w:val="003F26BA"/>
    <w:rsid w:val="003F3BDD"/>
    <w:rsid w:val="003F4111"/>
    <w:rsid w:val="003F4119"/>
    <w:rsid w:val="003F6E3B"/>
    <w:rsid w:val="003F7FDE"/>
    <w:rsid w:val="0040198B"/>
    <w:rsid w:val="0040392C"/>
    <w:rsid w:val="00404934"/>
    <w:rsid w:val="00407AC6"/>
    <w:rsid w:val="004120D1"/>
    <w:rsid w:val="0041294B"/>
    <w:rsid w:val="00412C1A"/>
    <w:rsid w:val="004133F8"/>
    <w:rsid w:val="0041410C"/>
    <w:rsid w:val="004142CC"/>
    <w:rsid w:val="004164D6"/>
    <w:rsid w:val="00417176"/>
    <w:rsid w:val="00417948"/>
    <w:rsid w:val="00417A32"/>
    <w:rsid w:val="0042126C"/>
    <w:rsid w:val="00427588"/>
    <w:rsid w:val="0042784C"/>
    <w:rsid w:val="00432FDE"/>
    <w:rsid w:val="00440369"/>
    <w:rsid w:val="00440839"/>
    <w:rsid w:val="00443AC4"/>
    <w:rsid w:val="00443CF5"/>
    <w:rsid w:val="004464F4"/>
    <w:rsid w:val="004532B0"/>
    <w:rsid w:val="004537B5"/>
    <w:rsid w:val="00454315"/>
    <w:rsid w:val="004545CB"/>
    <w:rsid w:val="00454CE4"/>
    <w:rsid w:val="00457746"/>
    <w:rsid w:val="004578C3"/>
    <w:rsid w:val="0046095A"/>
    <w:rsid w:val="00463AA4"/>
    <w:rsid w:val="00466274"/>
    <w:rsid w:val="00466328"/>
    <w:rsid w:val="00472DD7"/>
    <w:rsid w:val="004730ED"/>
    <w:rsid w:val="00474C6D"/>
    <w:rsid w:val="00485EA6"/>
    <w:rsid w:val="004908EB"/>
    <w:rsid w:val="00493293"/>
    <w:rsid w:val="00494779"/>
    <w:rsid w:val="0049482C"/>
    <w:rsid w:val="004A41F6"/>
    <w:rsid w:val="004A44DE"/>
    <w:rsid w:val="004A6BDA"/>
    <w:rsid w:val="004A6F83"/>
    <w:rsid w:val="004B1539"/>
    <w:rsid w:val="004B3BFD"/>
    <w:rsid w:val="004B4902"/>
    <w:rsid w:val="004B652A"/>
    <w:rsid w:val="004B6F5A"/>
    <w:rsid w:val="004C07C7"/>
    <w:rsid w:val="004C2296"/>
    <w:rsid w:val="004D2337"/>
    <w:rsid w:val="004D2734"/>
    <w:rsid w:val="004D3F79"/>
    <w:rsid w:val="004D4730"/>
    <w:rsid w:val="004D49E6"/>
    <w:rsid w:val="004D5854"/>
    <w:rsid w:val="004D6837"/>
    <w:rsid w:val="004D7105"/>
    <w:rsid w:val="004D785E"/>
    <w:rsid w:val="004E1DA7"/>
    <w:rsid w:val="004E4042"/>
    <w:rsid w:val="004E579F"/>
    <w:rsid w:val="004E59F9"/>
    <w:rsid w:val="004E6660"/>
    <w:rsid w:val="004F43D6"/>
    <w:rsid w:val="004F4F68"/>
    <w:rsid w:val="004F5342"/>
    <w:rsid w:val="004F5544"/>
    <w:rsid w:val="004F6B49"/>
    <w:rsid w:val="004F6F51"/>
    <w:rsid w:val="004F76E6"/>
    <w:rsid w:val="00500212"/>
    <w:rsid w:val="00500383"/>
    <w:rsid w:val="00501813"/>
    <w:rsid w:val="00501D02"/>
    <w:rsid w:val="005040BE"/>
    <w:rsid w:val="00504D2A"/>
    <w:rsid w:val="00506CE6"/>
    <w:rsid w:val="00507064"/>
    <w:rsid w:val="00507CD1"/>
    <w:rsid w:val="00507DD1"/>
    <w:rsid w:val="00512520"/>
    <w:rsid w:val="005148C9"/>
    <w:rsid w:val="0051584D"/>
    <w:rsid w:val="00520338"/>
    <w:rsid w:val="0052047B"/>
    <w:rsid w:val="005231CF"/>
    <w:rsid w:val="0052764E"/>
    <w:rsid w:val="00534079"/>
    <w:rsid w:val="00540A71"/>
    <w:rsid w:val="00550A59"/>
    <w:rsid w:val="005532A1"/>
    <w:rsid w:val="00557822"/>
    <w:rsid w:val="00561828"/>
    <w:rsid w:val="00571677"/>
    <w:rsid w:val="00581124"/>
    <w:rsid w:val="00586465"/>
    <w:rsid w:val="00586C98"/>
    <w:rsid w:val="005873FC"/>
    <w:rsid w:val="0059132C"/>
    <w:rsid w:val="00591490"/>
    <w:rsid w:val="005935EF"/>
    <w:rsid w:val="005939AC"/>
    <w:rsid w:val="005949E4"/>
    <w:rsid w:val="00597CC7"/>
    <w:rsid w:val="005A00D3"/>
    <w:rsid w:val="005A1024"/>
    <w:rsid w:val="005A2C00"/>
    <w:rsid w:val="005A5BCC"/>
    <w:rsid w:val="005A6F0A"/>
    <w:rsid w:val="005B18DE"/>
    <w:rsid w:val="005B5CB3"/>
    <w:rsid w:val="005C0C47"/>
    <w:rsid w:val="005C11EF"/>
    <w:rsid w:val="005C3853"/>
    <w:rsid w:val="005C5666"/>
    <w:rsid w:val="005C5667"/>
    <w:rsid w:val="005C5C99"/>
    <w:rsid w:val="005C6CD5"/>
    <w:rsid w:val="005C74D1"/>
    <w:rsid w:val="005D0906"/>
    <w:rsid w:val="005D53A1"/>
    <w:rsid w:val="005D58DA"/>
    <w:rsid w:val="005D6C1B"/>
    <w:rsid w:val="005E0E20"/>
    <w:rsid w:val="005E1465"/>
    <w:rsid w:val="005E50A9"/>
    <w:rsid w:val="005E6AF5"/>
    <w:rsid w:val="005E7EB6"/>
    <w:rsid w:val="005F027A"/>
    <w:rsid w:val="005F04A4"/>
    <w:rsid w:val="005F07B5"/>
    <w:rsid w:val="005F20FD"/>
    <w:rsid w:val="005F33C9"/>
    <w:rsid w:val="005F5F5E"/>
    <w:rsid w:val="006023AD"/>
    <w:rsid w:val="00604A73"/>
    <w:rsid w:val="00612009"/>
    <w:rsid w:val="0061292F"/>
    <w:rsid w:val="00613BF5"/>
    <w:rsid w:val="0062014E"/>
    <w:rsid w:val="006207C0"/>
    <w:rsid w:val="0062093E"/>
    <w:rsid w:val="00620D0F"/>
    <w:rsid w:val="006271DB"/>
    <w:rsid w:val="006308CC"/>
    <w:rsid w:val="00630B87"/>
    <w:rsid w:val="0063301B"/>
    <w:rsid w:val="00633C57"/>
    <w:rsid w:val="00635898"/>
    <w:rsid w:val="00637436"/>
    <w:rsid w:val="00641573"/>
    <w:rsid w:val="00641D03"/>
    <w:rsid w:val="00643E04"/>
    <w:rsid w:val="00644614"/>
    <w:rsid w:val="00644B92"/>
    <w:rsid w:val="006475E1"/>
    <w:rsid w:val="00652360"/>
    <w:rsid w:val="00652665"/>
    <w:rsid w:val="00652F72"/>
    <w:rsid w:val="00653CB7"/>
    <w:rsid w:val="00655810"/>
    <w:rsid w:val="006605A0"/>
    <w:rsid w:val="006612A3"/>
    <w:rsid w:val="006630FA"/>
    <w:rsid w:val="00663B73"/>
    <w:rsid w:val="00664B52"/>
    <w:rsid w:val="00667109"/>
    <w:rsid w:val="006673A7"/>
    <w:rsid w:val="006712AE"/>
    <w:rsid w:val="00672B3B"/>
    <w:rsid w:val="00673D80"/>
    <w:rsid w:val="0067420F"/>
    <w:rsid w:val="00676A65"/>
    <w:rsid w:val="00677272"/>
    <w:rsid w:val="006800C3"/>
    <w:rsid w:val="00682AB8"/>
    <w:rsid w:val="00686EA0"/>
    <w:rsid w:val="006906FC"/>
    <w:rsid w:val="006914E0"/>
    <w:rsid w:val="00692A50"/>
    <w:rsid w:val="00693F14"/>
    <w:rsid w:val="00695797"/>
    <w:rsid w:val="00696800"/>
    <w:rsid w:val="006A034D"/>
    <w:rsid w:val="006A13C0"/>
    <w:rsid w:val="006A32CB"/>
    <w:rsid w:val="006A53BB"/>
    <w:rsid w:val="006B165C"/>
    <w:rsid w:val="006B212D"/>
    <w:rsid w:val="006B2758"/>
    <w:rsid w:val="006B2A93"/>
    <w:rsid w:val="006B2FC1"/>
    <w:rsid w:val="006B30FD"/>
    <w:rsid w:val="006B6CE6"/>
    <w:rsid w:val="006B7196"/>
    <w:rsid w:val="006C035E"/>
    <w:rsid w:val="006C11FA"/>
    <w:rsid w:val="006C1242"/>
    <w:rsid w:val="006C271A"/>
    <w:rsid w:val="006C27E6"/>
    <w:rsid w:val="006C641F"/>
    <w:rsid w:val="006D45BE"/>
    <w:rsid w:val="006D7181"/>
    <w:rsid w:val="006E0C8C"/>
    <w:rsid w:val="006E1158"/>
    <w:rsid w:val="006E1331"/>
    <w:rsid w:val="006E25C8"/>
    <w:rsid w:val="006E2CCA"/>
    <w:rsid w:val="006E3822"/>
    <w:rsid w:val="006E7123"/>
    <w:rsid w:val="006F2F57"/>
    <w:rsid w:val="006F7989"/>
    <w:rsid w:val="00700034"/>
    <w:rsid w:val="00706535"/>
    <w:rsid w:val="00710039"/>
    <w:rsid w:val="00710B02"/>
    <w:rsid w:val="007135A8"/>
    <w:rsid w:val="007160B2"/>
    <w:rsid w:val="00716167"/>
    <w:rsid w:val="00721104"/>
    <w:rsid w:val="00730377"/>
    <w:rsid w:val="0073104B"/>
    <w:rsid w:val="0073203C"/>
    <w:rsid w:val="007330D2"/>
    <w:rsid w:val="00733469"/>
    <w:rsid w:val="0073680A"/>
    <w:rsid w:val="00740419"/>
    <w:rsid w:val="00746F4A"/>
    <w:rsid w:val="0074764C"/>
    <w:rsid w:val="0075074F"/>
    <w:rsid w:val="00750D3E"/>
    <w:rsid w:val="0075234A"/>
    <w:rsid w:val="007537D9"/>
    <w:rsid w:val="00753BC6"/>
    <w:rsid w:val="007543C7"/>
    <w:rsid w:val="00754433"/>
    <w:rsid w:val="00754A0A"/>
    <w:rsid w:val="00755ED7"/>
    <w:rsid w:val="0075600B"/>
    <w:rsid w:val="0075668A"/>
    <w:rsid w:val="00756B25"/>
    <w:rsid w:val="007628DC"/>
    <w:rsid w:val="00765044"/>
    <w:rsid w:val="00770374"/>
    <w:rsid w:val="00772DC3"/>
    <w:rsid w:val="00774DAD"/>
    <w:rsid w:val="00785482"/>
    <w:rsid w:val="00786227"/>
    <w:rsid w:val="00787D06"/>
    <w:rsid w:val="007911E0"/>
    <w:rsid w:val="0079168A"/>
    <w:rsid w:val="00794443"/>
    <w:rsid w:val="0079621C"/>
    <w:rsid w:val="007B0A61"/>
    <w:rsid w:val="007B21A6"/>
    <w:rsid w:val="007B232D"/>
    <w:rsid w:val="007B469F"/>
    <w:rsid w:val="007B4B22"/>
    <w:rsid w:val="007B56DE"/>
    <w:rsid w:val="007B6B26"/>
    <w:rsid w:val="007C53CB"/>
    <w:rsid w:val="007D023A"/>
    <w:rsid w:val="007D1293"/>
    <w:rsid w:val="007D2CD7"/>
    <w:rsid w:val="007D7EF1"/>
    <w:rsid w:val="007E164A"/>
    <w:rsid w:val="007F067B"/>
    <w:rsid w:val="007F0841"/>
    <w:rsid w:val="007F2222"/>
    <w:rsid w:val="007F4E0A"/>
    <w:rsid w:val="007F589D"/>
    <w:rsid w:val="00800092"/>
    <w:rsid w:val="00801257"/>
    <w:rsid w:val="00801810"/>
    <w:rsid w:val="00803BB1"/>
    <w:rsid w:val="008059BC"/>
    <w:rsid w:val="00807C58"/>
    <w:rsid w:val="00811D66"/>
    <w:rsid w:val="00815DE2"/>
    <w:rsid w:val="00820188"/>
    <w:rsid w:val="00820FD9"/>
    <w:rsid w:val="008228D1"/>
    <w:rsid w:val="008258F8"/>
    <w:rsid w:val="00830D09"/>
    <w:rsid w:val="00833217"/>
    <w:rsid w:val="00833536"/>
    <w:rsid w:val="008347F4"/>
    <w:rsid w:val="00834859"/>
    <w:rsid w:val="00835101"/>
    <w:rsid w:val="008368FC"/>
    <w:rsid w:val="00840702"/>
    <w:rsid w:val="00844DD3"/>
    <w:rsid w:val="008450D0"/>
    <w:rsid w:val="00845CD8"/>
    <w:rsid w:val="00846084"/>
    <w:rsid w:val="00847280"/>
    <w:rsid w:val="008518AB"/>
    <w:rsid w:val="00857799"/>
    <w:rsid w:val="0085795C"/>
    <w:rsid w:val="008579E2"/>
    <w:rsid w:val="0086203C"/>
    <w:rsid w:val="00863DAD"/>
    <w:rsid w:val="008657D6"/>
    <w:rsid w:val="00865889"/>
    <w:rsid w:val="00876CFA"/>
    <w:rsid w:val="008805FB"/>
    <w:rsid w:val="00881A4D"/>
    <w:rsid w:val="00881CC8"/>
    <w:rsid w:val="008867C2"/>
    <w:rsid w:val="00890A45"/>
    <w:rsid w:val="008A0B5F"/>
    <w:rsid w:val="008A40CA"/>
    <w:rsid w:val="008A6224"/>
    <w:rsid w:val="008A6A29"/>
    <w:rsid w:val="008C03AB"/>
    <w:rsid w:val="008C2EC1"/>
    <w:rsid w:val="008C368F"/>
    <w:rsid w:val="008C425D"/>
    <w:rsid w:val="008C5871"/>
    <w:rsid w:val="008C65F1"/>
    <w:rsid w:val="008C7D1C"/>
    <w:rsid w:val="008D21A3"/>
    <w:rsid w:val="008D3B05"/>
    <w:rsid w:val="008D4892"/>
    <w:rsid w:val="008D57AB"/>
    <w:rsid w:val="008D6A24"/>
    <w:rsid w:val="008E0D94"/>
    <w:rsid w:val="008E3468"/>
    <w:rsid w:val="008E4576"/>
    <w:rsid w:val="008E5C52"/>
    <w:rsid w:val="008F1AA0"/>
    <w:rsid w:val="008F2AAF"/>
    <w:rsid w:val="00907DA8"/>
    <w:rsid w:val="00910475"/>
    <w:rsid w:val="0092218A"/>
    <w:rsid w:val="009233F9"/>
    <w:rsid w:val="009242F5"/>
    <w:rsid w:val="0092550B"/>
    <w:rsid w:val="009267C4"/>
    <w:rsid w:val="009320F9"/>
    <w:rsid w:val="0093226F"/>
    <w:rsid w:val="0093278B"/>
    <w:rsid w:val="00934E62"/>
    <w:rsid w:val="0094045A"/>
    <w:rsid w:val="00941878"/>
    <w:rsid w:val="00943FF0"/>
    <w:rsid w:val="009448A7"/>
    <w:rsid w:val="00944D42"/>
    <w:rsid w:val="00944DC3"/>
    <w:rsid w:val="00945B49"/>
    <w:rsid w:val="00953621"/>
    <w:rsid w:val="00955B87"/>
    <w:rsid w:val="00955D2F"/>
    <w:rsid w:val="009604F4"/>
    <w:rsid w:val="009611C7"/>
    <w:rsid w:val="00964DF9"/>
    <w:rsid w:val="0097009B"/>
    <w:rsid w:val="009722A5"/>
    <w:rsid w:val="00976245"/>
    <w:rsid w:val="0097653C"/>
    <w:rsid w:val="00976B0B"/>
    <w:rsid w:val="0098167F"/>
    <w:rsid w:val="009823A7"/>
    <w:rsid w:val="00982E4B"/>
    <w:rsid w:val="009902A6"/>
    <w:rsid w:val="00991604"/>
    <w:rsid w:val="00992C48"/>
    <w:rsid w:val="009945FC"/>
    <w:rsid w:val="009A1B91"/>
    <w:rsid w:val="009A2DB6"/>
    <w:rsid w:val="009A550E"/>
    <w:rsid w:val="009B1A74"/>
    <w:rsid w:val="009B3609"/>
    <w:rsid w:val="009B3EF3"/>
    <w:rsid w:val="009B7D16"/>
    <w:rsid w:val="009C0F5F"/>
    <w:rsid w:val="009C3BD6"/>
    <w:rsid w:val="009C59C1"/>
    <w:rsid w:val="009D17B6"/>
    <w:rsid w:val="009D3AB0"/>
    <w:rsid w:val="009D5395"/>
    <w:rsid w:val="009D7A52"/>
    <w:rsid w:val="009E2818"/>
    <w:rsid w:val="009E31AE"/>
    <w:rsid w:val="009E5B96"/>
    <w:rsid w:val="009F4A2E"/>
    <w:rsid w:val="009F4D45"/>
    <w:rsid w:val="009F4F0A"/>
    <w:rsid w:val="009F66E0"/>
    <w:rsid w:val="009F7499"/>
    <w:rsid w:val="009F7C16"/>
    <w:rsid w:val="00A00727"/>
    <w:rsid w:val="00A01BAD"/>
    <w:rsid w:val="00A03295"/>
    <w:rsid w:val="00A038D8"/>
    <w:rsid w:val="00A0451D"/>
    <w:rsid w:val="00A06CCE"/>
    <w:rsid w:val="00A11D7B"/>
    <w:rsid w:val="00A14D03"/>
    <w:rsid w:val="00A25FAA"/>
    <w:rsid w:val="00A276BB"/>
    <w:rsid w:val="00A30776"/>
    <w:rsid w:val="00A3470F"/>
    <w:rsid w:val="00A40271"/>
    <w:rsid w:val="00A42106"/>
    <w:rsid w:val="00A43942"/>
    <w:rsid w:val="00A45C12"/>
    <w:rsid w:val="00A467BF"/>
    <w:rsid w:val="00A51337"/>
    <w:rsid w:val="00A52628"/>
    <w:rsid w:val="00A53D49"/>
    <w:rsid w:val="00A544AF"/>
    <w:rsid w:val="00A54F59"/>
    <w:rsid w:val="00A553F6"/>
    <w:rsid w:val="00A573E5"/>
    <w:rsid w:val="00A61D2F"/>
    <w:rsid w:val="00A63C03"/>
    <w:rsid w:val="00A66E85"/>
    <w:rsid w:val="00A66F36"/>
    <w:rsid w:val="00A716B9"/>
    <w:rsid w:val="00A729AA"/>
    <w:rsid w:val="00A7536E"/>
    <w:rsid w:val="00A76DCD"/>
    <w:rsid w:val="00A84DFF"/>
    <w:rsid w:val="00A8665F"/>
    <w:rsid w:val="00A94302"/>
    <w:rsid w:val="00A9681B"/>
    <w:rsid w:val="00AA194B"/>
    <w:rsid w:val="00AA209F"/>
    <w:rsid w:val="00AB0E7F"/>
    <w:rsid w:val="00AB570D"/>
    <w:rsid w:val="00AB6BEB"/>
    <w:rsid w:val="00AC1325"/>
    <w:rsid w:val="00AC2002"/>
    <w:rsid w:val="00AC23C3"/>
    <w:rsid w:val="00AC2DCA"/>
    <w:rsid w:val="00AD10E8"/>
    <w:rsid w:val="00AD1304"/>
    <w:rsid w:val="00AD1F10"/>
    <w:rsid w:val="00AD31F7"/>
    <w:rsid w:val="00AD3DD1"/>
    <w:rsid w:val="00AD77DB"/>
    <w:rsid w:val="00AE103C"/>
    <w:rsid w:val="00AE200E"/>
    <w:rsid w:val="00AE2F8E"/>
    <w:rsid w:val="00AE3971"/>
    <w:rsid w:val="00AE48FC"/>
    <w:rsid w:val="00AF25F0"/>
    <w:rsid w:val="00AF2B40"/>
    <w:rsid w:val="00AF301F"/>
    <w:rsid w:val="00AF4297"/>
    <w:rsid w:val="00AF48D6"/>
    <w:rsid w:val="00AF4CE7"/>
    <w:rsid w:val="00B04AA7"/>
    <w:rsid w:val="00B06408"/>
    <w:rsid w:val="00B10365"/>
    <w:rsid w:val="00B12793"/>
    <w:rsid w:val="00B12B56"/>
    <w:rsid w:val="00B15366"/>
    <w:rsid w:val="00B17553"/>
    <w:rsid w:val="00B205A5"/>
    <w:rsid w:val="00B20944"/>
    <w:rsid w:val="00B239A1"/>
    <w:rsid w:val="00B41827"/>
    <w:rsid w:val="00B4376E"/>
    <w:rsid w:val="00B463DA"/>
    <w:rsid w:val="00B53684"/>
    <w:rsid w:val="00B66622"/>
    <w:rsid w:val="00B66FB0"/>
    <w:rsid w:val="00B73638"/>
    <w:rsid w:val="00B73D1C"/>
    <w:rsid w:val="00B8251C"/>
    <w:rsid w:val="00B828E4"/>
    <w:rsid w:val="00B840AC"/>
    <w:rsid w:val="00B8437A"/>
    <w:rsid w:val="00B84AE6"/>
    <w:rsid w:val="00B8550A"/>
    <w:rsid w:val="00B94EF9"/>
    <w:rsid w:val="00BA2678"/>
    <w:rsid w:val="00BA29DF"/>
    <w:rsid w:val="00BB0BCB"/>
    <w:rsid w:val="00BB4BE4"/>
    <w:rsid w:val="00BB5CAF"/>
    <w:rsid w:val="00BC1B7E"/>
    <w:rsid w:val="00BC4300"/>
    <w:rsid w:val="00BC5FB3"/>
    <w:rsid w:val="00BC6D69"/>
    <w:rsid w:val="00BD0238"/>
    <w:rsid w:val="00BD0FCB"/>
    <w:rsid w:val="00BD100A"/>
    <w:rsid w:val="00BD2CA9"/>
    <w:rsid w:val="00BD77D7"/>
    <w:rsid w:val="00BE00EA"/>
    <w:rsid w:val="00BE0344"/>
    <w:rsid w:val="00BF119C"/>
    <w:rsid w:val="00BF4B52"/>
    <w:rsid w:val="00BF632E"/>
    <w:rsid w:val="00C00F36"/>
    <w:rsid w:val="00C03F63"/>
    <w:rsid w:val="00C061A1"/>
    <w:rsid w:val="00C10054"/>
    <w:rsid w:val="00C12FCD"/>
    <w:rsid w:val="00C15463"/>
    <w:rsid w:val="00C154AD"/>
    <w:rsid w:val="00C166CC"/>
    <w:rsid w:val="00C17752"/>
    <w:rsid w:val="00C24058"/>
    <w:rsid w:val="00C30660"/>
    <w:rsid w:val="00C3131C"/>
    <w:rsid w:val="00C3175C"/>
    <w:rsid w:val="00C34205"/>
    <w:rsid w:val="00C376B7"/>
    <w:rsid w:val="00C40F15"/>
    <w:rsid w:val="00C4175F"/>
    <w:rsid w:val="00C4211F"/>
    <w:rsid w:val="00C42EA2"/>
    <w:rsid w:val="00C448D9"/>
    <w:rsid w:val="00C46A2C"/>
    <w:rsid w:val="00C47796"/>
    <w:rsid w:val="00C53200"/>
    <w:rsid w:val="00C5499E"/>
    <w:rsid w:val="00C568B6"/>
    <w:rsid w:val="00C63FD4"/>
    <w:rsid w:val="00C6444F"/>
    <w:rsid w:val="00C661FA"/>
    <w:rsid w:val="00C73065"/>
    <w:rsid w:val="00C73115"/>
    <w:rsid w:val="00C7613D"/>
    <w:rsid w:val="00C77E1B"/>
    <w:rsid w:val="00C82B68"/>
    <w:rsid w:val="00C854E6"/>
    <w:rsid w:val="00C86C96"/>
    <w:rsid w:val="00C93289"/>
    <w:rsid w:val="00C93729"/>
    <w:rsid w:val="00C951C9"/>
    <w:rsid w:val="00C95DD1"/>
    <w:rsid w:val="00CA0797"/>
    <w:rsid w:val="00CA1561"/>
    <w:rsid w:val="00CA1F6A"/>
    <w:rsid w:val="00CA4267"/>
    <w:rsid w:val="00CA4A9B"/>
    <w:rsid w:val="00CA749D"/>
    <w:rsid w:val="00CB1CE9"/>
    <w:rsid w:val="00CB2C09"/>
    <w:rsid w:val="00CB3D23"/>
    <w:rsid w:val="00CB7080"/>
    <w:rsid w:val="00CB7B33"/>
    <w:rsid w:val="00CB7B6C"/>
    <w:rsid w:val="00CC3988"/>
    <w:rsid w:val="00CC4792"/>
    <w:rsid w:val="00CC5D05"/>
    <w:rsid w:val="00CD0CF4"/>
    <w:rsid w:val="00CD0E30"/>
    <w:rsid w:val="00CD3F5A"/>
    <w:rsid w:val="00CD75A4"/>
    <w:rsid w:val="00CE20BE"/>
    <w:rsid w:val="00CE6164"/>
    <w:rsid w:val="00CE6833"/>
    <w:rsid w:val="00CF0724"/>
    <w:rsid w:val="00CF34ED"/>
    <w:rsid w:val="00CF47D7"/>
    <w:rsid w:val="00CF51B6"/>
    <w:rsid w:val="00D017D8"/>
    <w:rsid w:val="00D02A07"/>
    <w:rsid w:val="00D05894"/>
    <w:rsid w:val="00D059E5"/>
    <w:rsid w:val="00D12EFA"/>
    <w:rsid w:val="00D133C9"/>
    <w:rsid w:val="00D17DF4"/>
    <w:rsid w:val="00D210FD"/>
    <w:rsid w:val="00D25DD8"/>
    <w:rsid w:val="00D30099"/>
    <w:rsid w:val="00D327EA"/>
    <w:rsid w:val="00D367F6"/>
    <w:rsid w:val="00D36DD4"/>
    <w:rsid w:val="00D43D3F"/>
    <w:rsid w:val="00D43E2C"/>
    <w:rsid w:val="00D4741C"/>
    <w:rsid w:val="00D530E7"/>
    <w:rsid w:val="00D539DB"/>
    <w:rsid w:val="00D53C2D"/>
    <w:rsid w:val="00D55C11"/>
    <w:rsid w:val="00D600DD"/>
    <w:rsid w:val="00D62DF2"/>
    <w:rsid w:val="00D66529"/>
    <w:rsid w:val="00D70431"/>
    <w:rsid w:val="00D71925"/>
    <w:rsid w:val="00D7359C"/>
    <w:rsid w:val="00D742FF"/>
    <w:rsid w:val="00D74540"/>
    <w:rsid w:val="00D747BB"/>
    <w:rsid w:val="00D773C2"/>
    <w:rsid w:val="00D82187"/>
    <w:rsid w:val="00D8270F"/>
    <w:rsid w:val="00D83848"/>
    <w:rsid w:val="00D83B2F"/>
    <w:rsid w:val="00D8712A"/>
    <w:rsid w:val="00D93FA4"/>
    <w:rsid w:val="00D9664F"/>
    <w:rsid w:val="00D96B16"/>
    <w:rsid w:val="00DA4B7A"/>
    <w:rsid w:val="00DA5BDF"/>
    <w:rsid w:val="00DB525F"/>
    <w:rsid w:val="00DB5C8C"/>
    <w:rsid w:val="00DB6A9A"/>
    <w:rsid w:val="00DB6C23"/>
    <w:rsid w:val="00DB79C4"/>
    <w:rsid w:val="00DC07DF"/>
    <w:rsid w:val="00DC2312"/>
    <w:rsid w:val="00DC58EC"/>
    <w:rsid w:val="00DD0772"/>
    <w:rsid w:val="00DD1CC8"/>
    <w:rsid w:val="00DD5024"/>
    <w:rsid w:val="00DE0430"/>
    <w:rsid w:val="00DE0ED9"/>
    <w:rsid w:val="00DE19A2"/>
    <w:rsid w:val="00DE259A"/>
    <w:rsid w:val="00DE5286"/>
    <w:rsid w:val="00DE5603"/>
    <w:rsid w:val="00DE729A"/>
    <w:rsid w:val="00DF1D23"/>
    <w:rsid w:val="00DF5713"/>
    <w:rsid w:val="00DF6194"/>
    <w:rsid w:val="00E016FA"/>
    <w:rsid w:val="00E0383D"/>
    <w:rsid w:val="00E03D70"/>
    <w:rsid w:val="00E06189"/>
    <w:rsid w:val="00E07D76"/>
    <w:rsid w:val="00E11C78"/>
    <w:rsid w:val="00E14E69"/>
    <w:rsid w:val="00E163DF"/>
    <w:rsid w:val="00E17759"/>
    <w:rsid w:val="00E17FFA"/>
    <w:rsid w:val="00E212B7"/>
    <w:rsid w:val="00E26BC3"/>
    <w:rsid w:val="00E365EC"/>
    <w:rsid w:val="00E4460B"/>
    <w:rsid w:val="00E465C1"/>
    <w:rsid w:val="00E5040D"/>
    <w:rsid w:val="00E5098C"/>
    <w:rsid w:val="00E54491"/>
    <w:rsid w:val="00E60AA6"/>
    <w:rsid w:val="00E615EE"/>
    <w:rsid w:val="00E615F3"/>
    <w:rsid w:val="00E6333D"/>
    <w:rsid w:val="00E714C7"/>
    <w:rsid w:val="00E71572"/>
    <w:rsid w:val="00E77754"/>
    <w:rsid w:val="00E77E54"/>
    <w:rsid w:val="00E81998"/>
    <w:rsid w:val="00E8607D"/>
    <w:rsid w:val="00E90331"/>
    <w:rsid w:val="00E923A1"/>
    <w:rsid w:val="00E93AF4"/>
    <w:rsid w:val="00E95556"/>
    <w:rsid w:val="00E96A35"/>
    <w:rsid w:val="00E96FD0"/>
    <w:rsid w:val="00EA244F"/>
    <w:rsid w:val="00EA24B9"/>
    <w:rsid w:val="00EA55B4"/>
    <w:rsid w:val="00EB1541"/>
    <w:rsid w:val="00EB2F09"/>
    <w:rsid w:val="00EB3CB0"/>
    <w:rsid w:val="00EB59E5"/>
    <w:rsid w:val="00EB5F3D"/>
    <w:rsid w:val="00EB6FF0"/>
    <w:rsid w:val="00EC0827"/>
    <w:rsid w:val="00EC158C"/>
    <w:rsid w:val="00EC226B"/>
    <w:rsid w:val="00EC31CE"/>
    <w:rsid w:val="00EC46E3"/>
    <w:rsid w:val="00ED1977"/>
    <w:rsid w:val="00ED478D"/>
    <w:rsid w:val="00ED4F39"/>
    <w:rsid w:val="00EE05C8"/>
    <w:rsid w:val="00EE1DF5"/>
    <w:rsid w:val="00EE38DC"/>
    <w:rsid w:val="00EE3D41"/>
    <w:rsid w:val="00EF6B6C"/>
    <w:rsid w:val="00F0109D"/>
    <w:rsid w:val="00F01D80"/>
    <w:rsid w:val="00F027CA"/>
    <w:rsid w:val="00F041FD"/>
    <w:rsid w:val="00F12135"/>
    <w:rsid w:val="00F13A61"/>
    <w:rsid w:val="00F1495B"/>
    <w:rsid w:val="00F2057A"/>
    <w:rsid w:val="00F3165C"/>
    <w:rsid w:val="00F3189D"/>
    <w:rsid w:val="00F3382C"/>
    <w:rsid w:val="00F34F13"/>
    <w:rsid w:val="00F3516A"/>
    <w:rsid w:val="00F3534A"/>
    <w:rsid w:val="00F357AE"/>
    <w:rsid w:val="00F35B1F"/>
    <w:rsid w:val="00F37294"/>
    <w:rsid w:val="00F419D0"/>
    <w:rsid w:val="00F41A79"/>
    <w:rsid w:val="00F43A9D"/>
    <w:rsid w:val="00F45D2C"/>
    <w:rsid w:val="00F52DFC"/>
    <w:rsid w:val="00F539EA"/>
    <w:rsid w:val="00F5601B"/>
    <w:rsid w:val="00F62569"/>
    <w:rsid w:val="00F62730"/>
    <w:rsid w:val="00F642CE"/>
    <w:rsid w:val="00F66EA8"/>
    <w:rsid w:val="00F67AC1"/>
    <w:rsid w:val="00F67E39"/>
    <w:rsid w:val="00F7215D"/>
    <w:rsid w:val="00F77E59"/>
    <w:rsid w:val="00F80D1B"/>
    <w:rsid w:val="00F83951"/>
    <w:rsid w:val="00F90592"/>
    <w:rsid w:val="00F9080F"/>
    <w:rsid w:val="00F91417"/>
    <w:rsid w:val="00F916B6"/>
    <w:rsid w:val="00F9291D"/>
    <w:rsid w:val="00F93868"/>
    <w:rsid w:val="00FA3060"/>
    <w:rsid w:val="00FA35DB"/>
    <w:rsid w:val="00FA562A"/>
    <w:rsid w:val="00FB00BA"/>
    <w:rsid w:val="00FB11AD"/>
    <w:rsid w:val="00FB174F"/>
    <w:rsid w:val="00FB3903"/>
    <w:rsid w:val="00FB3A8A"/>
    <w:rsid w:val="00FB5161"/>
    <w:rsid w:val="00FC1671"/>
    <w:rsid w:val="00FC25A2"/>
    <w:rsid w:val="00FC26B3"/>
    <w:rsid w:val="00FC3850"/>
    <w:rsid w:val="00FC4CC0"/>
    <w:rsid w:val="00FC65A3"/>
    <w:rsid w:val="00FC7690"/>
    <w:rsid w:val="00FD287B"/>
    <w:rsid w:val="00FD36CF"/>
    <w:rsid w:val="00FD4053"/>
    <w:rsid w:val="00FD65E5"/>
    <w:rsid w:val="00FD705B"/>
    <w:rsid w:val="00FE242B"/>
    <w:rsid w:val="00FE2F38"/>
    <w:rsid w:val="00FE3098"/>
    <w:rsid w:val="00FE4007"/>
    <w:rsid w:val="00FE56F8"/>
    <w:rsid w:val="00FE6080"/>
    <w:rsid w:val="00FE6CF1"/>
    <w:rsid w:val="00FE771A"/>
    <w:rsid w:val="00FE7AA9"/>
    <w:rsid w:val="00FF30AD"/>
    <w:rsid w:val="00FF3A05"/>
    <w:rsid w:val="00FF5BA3"/>
    <w:rsid w:val="00FF604F"/>
    <w:rsid w:val="00FF74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2BB0D1"/>
  <w15:chartTrackingRefBased/>
  <w15:docId w15:val="{4BDCC88C-9C57-0949-B818-C0F326AA4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C4792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815DE2"/>
  </w:style>
  <w:style w:type="paragraph" w:styleId="a4">
    <w:name w:val="Balloon Text"/>
    <w:basedOn w:val="a"/>
    <w:link w:val="a5"/>
    <w:uiPriority w:val="99"/>
    <w:semiHidden/>
    <w:unhideWhenUsed/>
    <w:rsid w:val="008059BC"/>
    <w:rPr>
      <w:rFonts w:ascii="Times New Roman" w:hAnsi="Times New Roman" w:cs="Times New Roman"/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8059BC"/>
    <w:rPr>
      <w:rFonts w:ascii="Times New Roman" w:hAnsi="Times New Roman" w:cs="Times New Roman"/>
      <w:sz w:val="18"/>
      <w:szCs w:val="18"/>
    </w:rPr>
  </w:style>
  <w:style w:type="paragraph" w:customStyle="1" w:styleId="p1">
    <w:name w:val="p1"/>
    <w:basedOn w:val="a"/>
    <w:rsid w:val="001D728B"/>
    <w:rPr>
      <w:rFonts w:ascii="Helvetica" w:hAnsi="Helvetica" w:cs="Times New Roman"/>
      <w:kern w:val="0"/>
      <w:sz w:val="15"/>
      <w:szCs w:val="15"/>
      <w14:ligatures w14:val="none"/>
    </w:rPr>
  </w:style>
  <w:style w:type="character" w:customStyle="1" w:styleId="s1">
    <w:name w:val="s1"/>
    <w:basedOn w:val="a0"/>
    <w:rsid w:val="001D728B"/>
    <w:rPr>
      <w:color w:val="0433FF"/>
    </w:rPr>
  </w:style>
  <w:style w:type="character" w:customStyle="1" w:styleId="s2">
    <w:name w:val="s2"/>
    <w:basedOn w:val="a0"/>
    <w:rsid w:val="001D728B"/>
    <w:rPr>
      <w:rFonts w:ascii="Helvetica" w:hAnsi="Helvetica" w:hint="default"/>
      <w:sz w:val="11"/>
      <w:szCs w:val="11"/>
    </w:rPr>
  </w:style>
  <w:style w:type="character" w:customStyle="1" w:styleId="apple-converted-space">
    <w:name w:val="apple-converted-space"/>
    <w:basedOn w:val="a0"/>
    <w:rsid w:val="001D728B"/>
  </w:style>
  <w:style w:type="character" w:styleId="a6">
    <w:name w:val="line number"/>
    <w:basedOn w:val="a0"/>
    <w:uiPriority w:val="99"/>
    <w:semiHidden/>
    <w:unhideWhenUsed/>
    <w:rsid w:val="00557822"/>
  </w:style>
  <w:style w:type="character" w:styleId="a7">
    <w:name w:val="annotation reference"/>
    <w:basedOn w:val="a0"/>
    <w:uiPriority w:val="99"/>
    <w:semiHidden/>
    <w:unhideWhenUsed/>
    <w:rsid w:val="00D83B2F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D83B2F"/>
  </w:style>
  <w:style w:type="character" w:customStyle="1" w:styleId="a9">
    <w:name w:val="批注文字 字符"/>
    <w:basedOn w:val="a0"/>
    <w:link w:val="a8"/>
    <w:uiPriority w:val="99"/>
    <w:semiHidden/>
    <w:rsid w:val="00D83B2F"/>
  </w:style>
  <w:style w:type="paragraph" w:styleId="aa">
    <w:name w:val="annotation subject"/>
    <w:basedOn w:val="a8"/>
    <w:next w:val="a8"/>
    <w:link w:val="ab"/>
    <w:uiPriority w:val="99"/>
    <w:semiHidden/>
    <w:unhideWhenUsed/>
    <w:rsid w:val="00D83B2F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D83B2F"/>
    <w:rPr>
      <w:b/>
      <w:bCs/>
    </w:rPr>
  </w:style>
  <w:style w:type="table" w:styleId="ac">
    <w:name w:val="Table Grid"/>
    <w:basedOn w:val="a1"/>
    <w:uiPriority w:val="39"/>
    <w:rsid w:val="009255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d">
    <w:name w:val="Placeholder Text"/>
    <w:basedOn w:val="a0"/>
    <w:uiPriority w:val="99"/>
    <w:semiHidden/>
    <w:rsid w:val="002F6F5D"/>
    <w:rPr>
      <w:color w:val="808080"/>
    </w:rPr>
  </w:style>
  <w:style w:type="paragraph" w:styleId="ae">
    <w:name w:val="List Paragraph"/>
    <w:basedOn w:val="a"/>
    <w:uiPriority w:val="34"/>
    <w:qFormat/>
    <w:rsid w:val="00B12793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025156"/>
    <w:pPr>
      <w:jc w:val="center"/>
    </w:pPr>
    <w:rPr>
      <w:rFonts w:ascii="Calibri" w:hAnsi="Calibri" w:cs="Calibri"/>
    </w:rPr>
  </w:style>
  <w:style w:type="character" w:customStyle="1" w:styleId="EndNoteBibliographyTitle0">
    <w:name w:val="EndNote Bibliography Title 字符"/>
    <w:basedOn w:val="a0"/>
    <w:link w:val="EndNoteBibliographyTitle"/>
    <w:rsid w:val="00025156"/>
    <w:rPr>
      <w:rFonts w:ascii="Calibri" w:hAnsi="Calibri" w:cs="Calibri"/>
    </w:rPr>
  </w:style>
  <w:style w:type="paragraph" w:customStyle="1" w:styleId="EndNoteBibliography">
    <w:name w:val="EndNote Bibliography"/>
    <w:basedOn w:val="a"/>
    <w:link w:val="EndNoteBibliography0"/>
    <w:rsid w:val="00025156"/>
    <w:pPr>
      <w:jc w:val="both"/>
    </w:pPr>
    <w:rPr>
      <w:rFonts w:ascii="Calibri" w:hAnsi="Calibri" w:cs="Calibri"/>
    </w:rPr>
  </w:style>
  <w:style w:type="character" w:customStyle="1" w:styleId="EndNoteBibliography0">
    <w:name w:val="EndNote Bibliography 字符"/>
    <w:basedOn w:val="a0"/>
    <w:link w:val="EndNoteBibliography"/>
    <w:rsid w:val="00025156"/>
    <w:rPr>
      <w:rFonts w:ascii="Calibri" w:hAnsi="Calibri" w:cs="Calibri"/>
    </w:rPr>
  </w:style>
  <w:style w:type="paragraph" w:styleId="af">
    <w:name w:val="footer"/>
    <w:basedOn w:val="a"/>
    <w:link w:val="af0"/>
    <w:uiPriority w:val="99"/>
    <w:unhideWhenUsed/>
    <w:rsid w:val="00AC23C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f0">
    <w:name w:val="页脚 字符"/>
    <w:basedOn w:val="a0"/>
    <w:link w:val="af"/>
    <w:uiPriority w:val="99"/>
    <w:rsid w:val="00AC23C3"/>
    <w:rPr>
      <w:sz w:val="18"/>
      <w:szCs w:val="18"/>
    </w:rPr>
  </w:style>
  <w:style w:type="character" w:styleId="af1">
    <w:name w:val="page number"/>
    <w:basedOn w:val="a0"/>
    <w:uiPriority w:val="99"/>
    <w:semiHidden/>
    <w:unhideWhenUsed/>
    <w:rsid w:val="00AC23C3"/>
  </w:style>
  <w:style w:type="paragraph" w:styleId="af2">
    <w:name w:val="header"/>
    <w:basedOn w:val="a"/>
    <w:link w:val="af3"/>
    <w:uiPriority w:val="99"/>
    <w:unhideWhenUsed/>
    <w:rsid w:val="00AC23C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3">
    <w:name w:val="页眉 字符"/>
    <w:basedOn w:val="a0"/>
    <w:link w:val="af2"/>
    <w:uiPriority w:val="99"/>
    <w:rsid w:val="00AC23C3"/>
    <w:rPr>
      <w:sz w:val="18"/>
      <w:szCs w:val="18"/>
    </w:rPr>
  </w:style>
  <w:style w:type="character" w:styleId="af4">
    <w:name w:val="Hyperlink"/>
    <w:basedOn w:val="a0"/>
    <w:uiPriority w:val="99"/>
    <w:unhideWhenUsed/>
    <w:rsid w:val="006E7123"/>
    <w:rPr>
      <w:color w:val="0563C1" w:themeColor="hyperlink"/>
      <w:u w:val="single"/>
    </w:rPr>
  </w:style>
  <w:style w:type="character" w:styleId="af5">
    <w:name w:val="Unresolved Mention"/>
    <w:basedOn w:val="a0"/>
    <w:uiPriority w:val="99"/>
    <w:semiHidden/>
    <w:unhideWhenUsed/>
    <w:rsid w:val="006E712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48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4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2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30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4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3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5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0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4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97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0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3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6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40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2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32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37505C7-E4DB-D44F-8765-1159EAD203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6</Pages>
  <Words>1483</Words>
  <Characters>8457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g Zhu</dc:creator>
  <cp:keywords/>
  <dc:description/>
  <cp:lastModifiedBy>Dong Ruihan</cp:lastModifiedBy>
  <cp:revision>5</cp:revision>
  <cp:lastPrinted>2025-01-08T08:56:00Z</cp:lastPrinted>
  <dcterms:created xsi:type="dcterms:W3CDTF">2025-01-08T08:56:00Z</dcterms:created>
  <dcterms:modified xsi:type="dcterms:W3CDTF">2025-03-01T09:35:00Z</dcterms:modified>
</cp:coreProperties>
</file>